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47DD28" w14:textId="728A2FB7" w:rsidR="00AB1F95" w:rsidRDefault="00815B57" w:rsidP="000B3CD7">
      <w:pPr>
        <w:pStyle w:val="Heading1"/>
        <w:jc w:val="both"/>
        <w:rPr>
          <w:shd w:val="clear" w:color="auto" w:fill="FFFFFF"/>
        </w:rPr>
      </w:pPr>
      <w:r w:rsidRPr="00815B57">
        <w:rPr>
          <w:shd w:val="clear" w:color="auto" w:fill="FFFFFF"/>
        </w:rPr>
        <w:t>Management of hand osteoarthritis:</w:t>
      </w:r>
      <w:r>
        <w:rPr>
          <w:shd w:val="clear" w:color="auto" w:fill="FFFFFF"/>
        </w:rPr>
        <w:t xml:space="preserve"> </w:t>
      </w:r>
      <w:r w:rsidRPr="00815B57">
        <w:rPr>
          <w:shd w:val="clear" w:color="auto" w:fill="FFFFFF"/>
        </w:rPr>
        <w:t>From an US evidence-based medicine guideline</w:t>
      </w:r>
      <w:r>
        <w:rPr>
          <w:shd w:val="clear" w:color="auto" w:fill="FFFFFF"/>
        </w:rPr>
        <w:t xml:space="preserve"> </w:t>
      </w:r>
      <w:r w:rsidRPr="00815B57">
        <w:rPr>
          <w:shd w:val="clear" w:color="auto" w:fill="FFFFFF"/>
        </w:rPr>
        <w:t>to a European patient</w:t>
      </w:r>
      <w:r w:rsidR="00B87C6B">
        <w:rPr>
          <w:shd w:val="clear" w:color="auto" w:fill="FFFFFF"/>
        </w:rPr>
        <w:t>-</w:t>
      </w:r>
      <w:r w:rsidRPr="00815B57">
        <w:rPr>
          <w:shd w:val="clear" w:color="auto" w:fill="FFFFFF"/>
        </w:rPr>
        <w:t>centric approach</w:t>
      </w:r>
    </w:p>
    <w:p w14:paraId="2CE44B1A" w14:textId="77777777" w:rsidR="00815B57" w:rsidRPr="00815B57" w:rsidRDefault="00815B57" w:rsidP="000B3CD7">
      <w:pPr>
        <w:jc w:val="both"/>
      </w:pPr>
    </w:p>
    <w:p w14:paraId="342579B6" w14:textId="209D6C18" w:rsidR="007E2308" w:rsidRDefault="000E590B" w:rsidP="000B3CD7">
      <w:pPr>
        <w:jc w:val="both"/>
        <w:rPr>
          <w:rFonts w:ascii="Calibri" w:hAnsi="Calibri" w:cs="Calibri"/>
          <w:color w:val="000000"/>
          <w:shd w:val="clear" w:color="auto" w:fill="FFFFFF"/>
        </w:rPr>
      </w:pPr>
      <w:r w:rsidRPr="00815B57">
        <w:rPr>
          <w:rFonts w:ascii="Calibri" w:hAnsi="Calibri" w:cs="Calibri"/>
          <w:color w:val="000000"/>
          <w:shd w:val="clear" w:color="auto" w:fill="FFFFFF"/>
        </w:rPr>
        <w:t>Nic</w:t>
      </w:r>
      <w:r>
        <w:rPr>
          <w:rFonts w:ascii="Calibri" w:hAnsi="Calibri" w:cs="Calibri"/>
          <w:color w:val="000000"/>
          <w:shd w:val="clear" w:color="auto" w:fill="FFFFFF"/>
        </w:rPr>
        <w:t xml:space="preserve">holas </w:t>
      </w:r>
      <w:r w:rsidRPr="00815B57">
        <w:rPr>
          <w:rFonts w:ascii="Calibri" w:hAnsi="Calibri" w:cs="Calibri"/>
          <w:color w:val="000000"/>
          <w:shd w:val="clear" w:color="auto" w:fill="FFFFFF"/>
        </w:rPr>
        <w:t>Fuggle</w:t>
      </w:r>
      <w:r w:rsidRPr="000E590B">
        <w:rPr>
          <w:rFonts w:ascii="Calibri" w:hAnsi="Calibri" w:cs="Calibri"/>
          <w:color w:val="000000"/>
          <w:shd w:val="clear" w:color="auto" w:fill="FFFFFF"/>
          <w:vertAlign w:val="superscript"/>
        </w:rPr>
        <w:t>1</w:t>
      </w:r>
      <w:r w:rsidRPr="00815B57">
        <w:rPr>
          <w:rFonts w:ascii="Calibri" w:hAnsi="Calibri" w:cs="Calibri"/>
          <w:color w:val="000000"/>
          <w:shd w:val="clear" w:color="auto" w:fill="FFFFFF"/>
        </w:rPr>
        <w:t xml:space="preserve">, </w:t>
      </w:r>
      <w:r w:rsidR="00815B57" w:rsidRPr="00815B57">
        <w:rPr>
          <w:rFonts w:ascii="Calibri" w:hAnsi="Calibri" w:cs="Calibri"/>
          <w:color w:val="000000"/>
          <w:shd w:val="clear" w:color="auto" w:fill="FFFFFF"/>
        </w:rPr>
        <w:t>Nathalie Bere</w:t>
      </w:r>
      <w:r>
        <w:rPr>
          <w:rFonts w:ascii="Calibri" w:hAnsi="Calibri" w:cs="Calibri"/>
          <w:color w:val="000000"/>
          <w:shd w:val="clear" w:color="auto" w:fill="FFFFFF"/>
          <w:vertAlign w:val="superscript"/>
        </w:rPr>
        <w:t>2</w:t>
      </w:r>
      <w:r w:rsidR="00815B57" w:rsidRPr="00815B57">
        <w:rPr>
          <w:rFonts w:ascii="Calibri" w:hAnsi="Calibri" w:cs="Calibri"/>
          <w:color w:val="000000"/>
          <w:shd w:val="clear" w:color="auto" w:fill="FFFFFF"/>
        </w:rPr>
        <w:t>, Olivier Bruyère</w:t>
      </w:r>
      <w:r>
        <w:rPr>
          <w:rFonts w:ascii="Calibri" w:hAnsi="Calibri" w:cs="Calibri"/>
          <w:color w:val="000000"/>
          <w:shd w:val="clear" w:color="auto" w:fill="FFFFFF"/>
          <w:vertAlign w:val="superscript"/>
        </w:rPr>
        <w:t>3</w:t>
      </w:r>
      <w:r w:rsidR="00815B57" w:rsidRPr="00815B57">
        <w:rPr>
          <w:rFonts w:ascii="Calibri" w:hAnsi="Calibri" w:cs="Calibri"/>
          <w:color w:val="000000"/>
          <w:shd w:val="clear" w:color="auto" w:fill="FFFFFF"/>
        </w:rPr>
        <w:t xml:space="preserve">, Mario Coelho da Silva </w:t>
      </w:r>
      <w:r w:rsidR="00815B57" w:rsidRPr="006A214A">
        <w:rPr>
          <w:rFonts w:ascii="Calibri" w:hAnsi="Calibri" w:cs="Calibri"/>
          <w:color w:val="000000"/>
          <w:shd w:val="clear" w:color="auto" w:fill="FFFFFF"/>
        </w:rPr>
        <w:t>Rosa</w:t>
      </w:r>
      <w:r w:rsidRPr="006A214A">
        <w:rPr>
          <w:rFonts w:ascii="Calibri" w:hAnsi="Calibri" w:cs="Calibri"/>
          <w:color w:val="000000"/>
          <w:shd w:val="clear" w:color="auto" w:fill="FFFFFF"/>
          <w:vertAlign w:val="superscript"/>
        </w:rPr>
        <w:t>4</w:t>
      </w:r>
      <w:r w:rsidR="00815B57" w:rsidRPr="006A214A">
        <w:rPr>
          <w:rFonts w:ascii="Calibri" w:hAnsi="Calibri" w:cs="Calibri"/>
          <w:color w:val="000000"/>
          <w:shd w:val="clear" w:color="auto" w:fill="FFFFFF"/>
        </w:rPr>
        <w:t xml:space="preserve">, </w:t>
      </w:r>
      <w:r w:rsidR="006A214A" w:rsidRPr="006A214A">
        <w:rPr>
          <w:rFonts w:ascii="Calibri" w:hAnsi="Calibri" w:cs="Calibri"/>
          <w:color w:val="000000"/>
          <w:shd w:val="clear" w:color="auto" w:fill="FFFFFF"/>
        </w:rPr>
        <w:t xml:space="preserve">María Concepción </w:t>
      </w:r>
      <w:r w:rsidR="00815B57" w:rsidRPr="00815B57">
        <w:rPr>
          <w:rFonts w:ascii="Calibri" w:hAnsi="Calibri" w:cs="Calibri"/>
          <w:color w:val="000000"/>
          <w:shd w:val="clear" w:color="auto" w:fill="FFFFFF"/>
        </w:rPr>
        <w:t>Prieto Yerro</w:t>
      </w:r>
      <w:r>
        <w:rPr>
          <w:rFonts w:ascii="Calibri" w:hAnsi="Calibri" w:cs="Calibri"/>
          <w:color w:val="000000"/>
          <w:shd w:val="clear" w:color="auto" w:fill="FFFFFF"/>
          <w:vertAlign w:val="superscript"/>
        </w:rPr>
        <w:t>5</w:t>
      </w:r>
      <w:r w:rsidR="00815B57" w:rsidRPr="00815B57">
        <w:rPr>
          <w:rFonts w:ascii="Calibri" w:hAnsi="Calibri" w:cs="Calibri"/>
          <w:color w:val="000000"/>
          <w:shd w:val="clear" w:color="auto" w:fill="FFFFFF"/>
        </w:rPr>
        <w:t>, Elaine Dennison</w:t>
      </w:r>
      <w:r w:rsidRPr="000E590B">
        <w:rPr>
          <w:rFonts w:ascii="Calibri" w:hAnsi="Calibri" w:cs="Calibri"/>
          <w:color w:val="000000"/>
          <w:shd w:val="clear" w:color="auto" w:fill="FFFFFF"/>
          <w:vertAlign w:val="superscript"/>
        </w:rPr>
        <w:t>1</w:t>
      </w:r>
      <w:r w:rsidR="00815B57" w:rsidRPr="00815B57">
        <w:rPr>
          <w:rFonts w:ascii="Calibri" w:hAnsi="Calibri" w:cs="Calibri"/>
          <w:color w:val="000000"/>
          <w:shd w:val="clear" w:color="auto" w:fill="FFFFFF"/>
        </w:rPr>
        <w:t xml:space="preserve">, </w:t>
      </w:r>
      <w:proofErr w:type="spellStart"/>
      <w:r w:rsidR="00815B57" w:rsidRPr="00815B57">
        <w:rPr>
          <w:rFonts w:ascii="Calibri" w:hAnsi="Calibri" w:cs="Calibri"/>
          <w:color w:val="000000"/>
          <w:shd w:val="clear" w:color="auto" w:fill="FFFFFF"/>
        </w:rPr>
        <w:t>Fitnat</w:t>
      </w:r>
      <w:proofErr w:type="spellEnd"/>
      <w:r w:rsidR="00815B57" w:rsidRPr="00815B57">
        <w:rPr>
          <w:rFonts w:ascii="Calibri" w:hAnsi="Calibri" w:cs="Calibri"/>
          <w:color w:val="000000"/>
          <w:shd w:val="clear" w:color="auto" w:fill="FFFFFF"/>
        </w:rPr>
        <w:t xml:space="preserve"> Dincer</w:t>
      </w:r>
      <w:r>
        <w:rPr>
          <w:rFonts w:ascii="Calibri" w:hAnsi="Calibri" w:cs="Calibri"/>
          <w:color w:val="000000"/>
          <w:shd w:val="clear" w:color="auto" w:fill="FFFFFF"/>
          <w:vertAlign w:val="superscript"/>
        </w:rPr>
        <w:t>6</w:t>
      </w:r>
      <w:r w:rsidR="00815B57">
        <w:rPr>
          <w:rFonts w:ascii="Calibri" w:hAnsi="Calibri" w:cs="Calibri"/>
          <w:color w:val="000000"/>
          <w:shd w:val="clear" w:color="auto" w:fill="FFFFFF"/>
        </w:rPr>
        <w:t xml:space="preserve">, </w:t>
      </w:r>
      <w:proofErr w:type="spellStart"/>
      <w:r w:rsidR="00815B57" w:rsidRPr="00815B57">
        <w:rPr>
          <w:rFonts w:ascii="Calibri" w:hAnsi="Calibri" w:cs="Calibri"/>
          <w:color w:val="000000"/>
          <w:shd w:val="clear" w:color="auto" w:fill="FFFFFF"/>
        </w:rPr>
        <w:t>Cem</w:t>
      </w:r>
      <w:proofErr w:type="spellEnd"/>
      <w:r w:rsidR="00815B57" w:rsidRPr="00815B57">
        <w:rPr>
          <w:rFonts w:ascii="Calibri" w:hAnsi="Calibri" w:cs="Calibri"/>
          <w:color w:val="000000"/>
          <w:shd w:val="clear" w:color="auto" w:fill="FFFFFF"/>
        </w:rPr>
        <w:t xml:space="preserve"> Gaba</w:t>
      </w:r>
      <w:r>
        <w:rPr>
          <w:rFonts w:ascii="Calibri" w:hAnsi="Calibri" w:cs="Calibri"/>
          <w:color w:val="000000"/>
          <w:shd w:val="clear" w:color="auto" w:fill="FFFFFF"/>
        </w:rPr>
        <w:t>y</w:t>
      </w:r>
      <w:r>
        <w:rPr>
          <w:rFonts w:ascii="Calibri" w:hAnsi="Calibri" w:cs="Calibri"/>
          <w:color w:val="000000"/>
          <w:shd w:val="clear" w:color="auto" w:fill="FFFFFF"/>
          <w:vertAlign w:val="superscript"/>
        </w:rPr>
        <w:t>7</w:t>
      </w:r>
      <w:r w:rsidR="00815B57" w:rsidRPr="00815B57">
        <w:rPr>
          <w:rFonts w:ascii="Calibri" w:hAnsi="Calibri" w:cs="Calibri"/>
          <w:color w:val="000000"/>
          <w:shd w:val="clear" w:color="auto" w:fill="FFFFFF"/>
        </w:rPr>
        <w:t>, Ida</w:t>
      </w:r>
      <w:r w:rsidR="00815B57">
        <w:rPr>
          <w:rFonts w:ascii="Calibri" w:hAnsi="Calibri" w:cs="Calibri"/>
          <w:color w:val="000000"/>
          <w:shd w:val="clear" w:color="auto" w:fill="FFFFFF"/>
        </w:rPr>
        <w:t xml:space="preserve"> </w:t>
      </w:r>
      <w:r w:rsidR="000D23B8">
        <w:rPr>
          <w:rFonts w:ascii="Calibri" w:hAnsi="Calibri" w:cs="Calibri"/>
          <w:color w:val="000000"/>
          <w:shd w:val="clear" w:color="auto" w:fill="FFFFFF"/>
        </w:rPr>
        <w:t xml:space="preserve">K </w:t>
      </w:r>
      <w:r w:rsidR="00815B57" w:rsidRPr="00815B57">
        <w:rPr>
          <w:rFonts w:ascii="Calibri" w:hAnsi="Calibri" w:cs="Calibri"/>
          <w:color w:val="000000"/>
          <w:shd w:val="clear" w:color="auto" w:fill="FFFFFF"/>
        </w:rPr>
        <w:t>Haugen</w:t>
      </w:r>
      <w:r>
        <w:rPr>
          <w:rFonts w:ascii="Calibri" w:hAnsi="Calibri" w:cs="Calibri"/>
          <w:color w:val="000000"/>
          <w:shd w:val="clear" w:color="auto" w:fill="FFFFFF"/>
          <w:vertAlign w:val="superscript"/>
        </w:rPr>
        <w:t>8</w:t>
      </w:r>
      <w:r w:rsidR="00815B57" w:rsidRPr="00815B57">
        <w:rPr>
          <w:rFonts w:ascii="Calibri" w:hAnsi="Calibri" w:cs="Calibri"/>
          <w:color w:val="000000"/>
          <w:shd w:val="clear" w:color="auto" w:fill="FFFFFF"/>
        </w:rPr>
        <w:t>, Gabriel Herrero-Beaumont</w:t>
      </w:r>
      <w:r>
        <w:rPr>
          <w:rFonts w:ascii="Calibri" w:hAnsi="Calibri" w:cs="Calibri"/>
          <w:color w:val="000000"/>
          <w:shd w:val="clear" w:color="auto" w:fill="FFFFFF"/>
          <w:vertAlign w:val="superscript"/>
        </w:rPr>
        <w:t>9</w:t>
      </w:r>
      <w:r w:rsidR="00815B57" w:rsidRPr="00815B57">
        <w:rPr>
          <w:rFonts w:ascii="Calibri" w:hAnsi="Calibri" w:cs="Calibri"/>
          <w:color w:val="000000"/>
          <w:shd w:val="clear" w:color="auto" w:fill="FFFFFF"/>
        </w:rPr>
        <w:t>, Mickaël Hiligsmann</w:t>
      </w:r>
      <w:r>
        <w:rPr>
          <w:rFonts w:ascii="Calibri" w:hAnsi="Calibri" w:cs="Calibri"/>
          <w:color w:val="000000"/>
          <w:shd w:val="clear" w:color="auto" w:fill="FFFFFF"/>
          <w:vertAlign w:val="superscript"/>
        </w:rPr>
        <w:t>10</w:t>
      </w:r>
      <w:r w:rsidR="00815B57">
        <w:rPr>
          <w:rFonts w:ascii="Calibri" w:hAnsi="Calibri" w:cs="Calibri"/>
          <w:color w:val="000000"/>
          <w:shd w:val="clear" w:color="auto" w:fill="FFFFFF"/>
        </w:rPr>
        <w:t xml:space="preserve">, </w:t>
      </w:r>
      <w:r w:rsidR="00815B57" w:rsidRPr="00815B57">
        <w:rPr>
          <w:rFonts w:ascii="Calibri" w:hAnsi="Calibri" w:cs="Calibri"/>
          <w:color w:val="000000"/>
          <w:shd w:val="clear" w:color="auto" w:fill="FFFFFF"/>
        </w:rPr>
        <w:t>Marc</w:t>
      </w:r>
      <w:r w:rsidR="0025052A">
        <w:rPr>
          <w:rFonts w:ascii="Calibri" w:hAnsi="Calibri" w:cs="Calibri"/>
          <w:color w:val="000000"/>
          <w:shd w:val="clear" w:color="auto" w:fill="FFFFFF"/>
        </w:rPr>
        <w:t xml:space="preserve"> C</w:t>
      </w:r>
      <w:r w:rsidR="00815B57" w:rsidRPr="00815B57">
        <w:rPr>
          <w:rFonts w:ascii="Calibri" w:hAnsi="Calibri" w:cs="Calibri"/>
          <w:color w:val="000000"/>
          <w:shd w:val="clear" w:color="auto" w:fill="FFFFFF"/>
        </w:rPr>
        <w:t xml:space="preserve"> Hochberg</w:t>
      </w:r>
      <w:r w:rsidRPr="000E590B">
        <w:rPr>
          <w:rFonts w:ascii="Calibri" w:hAnsi="Calibri" w:cs="Calibri"/>
          <w:color w:val="000000"/>
          <w:shd w:val="clear" w:color="auto" w:fill="FFFFFF"/>
          <w:vertAlign w:val="superscript"/>
        </w:rPr>
        <w:t>1</w:t>
      </w:r>
      <w:r>
        <w:rPr>
          <w:rFonts w:ascii="Calibri" w:hAnsi="Calibri" w:cs="Calibri"/>
          <w:color w:val="000000"/>
          <w:shd w:val="clear" w:color="auto" w:fill="FFFFFF"/>
          <w:vertAlign w:val="superscript"/>
        </w:rPr>
        <w:t>1</w:t>
      </w:r>
      <w:r w:rsidR="00815B57">
        <w:rPr>
          <w:rFonts w:ascii="Calibri" w:hAnsi="Calibri" w:cs="Calibri"/>
          <w:color w:val="000000"/>
          <w:shd w:val="clear" w:color="auto" w:fill="FFFFFF"/>
        </w:rPr>
        <w:t xml:space="preserve">, </w:t>
      </w:r>
      <w:r w:rsidR="00815B57" w:rsidRPr="00815B57">
        <w:rPr>
          <w:rFonts w:ascii="Calibri" w:hAnsi="Calibri" w:cs="Calibri"/>
          <w:color w:val="000000"/>
          <w:shd w:val="clear" w:color="auto" w:fill="FFFFFF"/>
        </w:rPr>
        <w:t>Andrea</w:t>
      </w:r>
      <w:r w:rsidR="00815B57">
        <w:rPr>
          <w:rFonts w:ascii="Calibri" w:hAnsi="Calibri" w:cs="Calibri"/>
          <w:color w:val="000000"/>
          <w:shd w:val="clear" w:color="auto" w:fill="FFFFFF"/>
        </w:rPr>
        <w:t xml:space="preserve"> </w:t>
      </w:r>
      <w:r w:rsidR="00815B57" w:rsidRPr="00815B57">
        <w:rPr>
          <w:rFonts w:ascii="Calibri" w:hAnsi="Calibri" w:cs="Calibri"/>
          <w:color w:val="000000"/>
          <w:shd w:val="clear" w:color="auto" w:fill="FFFFFF"/>
        </w:rPr>
        <w:t>Laslop</w:t>
      </w:r>
      <w:r w:rsidR="00BB60CC">
        <w:rPr>
          <w:rFonts w:ascii="Calibri" w:hAnsi="Calibri" w:cs="Calibri"/>
          <w:color w:val="000000"/>
          <w:shd w:val="clear" w:color="auto" w:fill="FFFFFF"/>
          <w:vertAlign w:val="superscript"/>
        </w:rPr>
        <w:t>12</w:t>
      </w:r>
      <w:r w:rsidR="00815B57" w:rsidRPr="00815B57">
        <w:rPr>
          <w:rFonts w:ascii="Calibri" w:hAnsi="Calibri" w:cs="Calibri"/>
          <w:color w:val="000000"/>
          <w:shd w:val="clear" w:color="auto" w:fill="FFFFFF"/>
        </w:rPr>
        <w:t xml:space="preserve">, </w:t>
      </w:r>
      <w:r w:rsidR="00C11CB6" w:rsidRPr="00C11CB6">
        <w:rPr>
          <w:rFonts w:ascii="Calibri" w:hAnsi="Calibri" w:cs="Calibri"/>
          <w:color w:val="000000"/>
          <w:shd w:val="clear" w:color="auto" w:fill="FFFFFF"/>
          <w:lang w:val="en-US"/>
        </w:rPr>
        <w:t>Radmila Matijevic</w:t>
      </w:r>
      <w:r w:rsidR="00C11CB6">
        <w:rPr>
          <w:rFonts w:ascii="Calibri" w:hAnsi="Calibri" w:cs="Calibri"/>
          <w:color w:val="000000"/>
          <w:shd w:val="clear" w:color="auto" w:fill="FFFFFF"/>
          <w:vertAlign w:val="superscript"/>
        </w:rPr>
        <w:t>13</w:t>
      </w:r>
      <w:r w:rsidR="00C11CB6">
        <w:rPr>
          <w:rFonts w:ascii="Calibri" w:hAnsi="Calibri" w:cs="Calibri"/>
          <w:color w:val="000000"/>
          <w:shd w:val="clear" w:color="auto" w:fill="FFFFFF"/>
          <w:lang w:val="en-US"/>
        </w:rPr>
        <w:t xml:space="preserve">, </w:t>
      </w:r>
      <w:r w:rsidR="00815B57" w:rsidRPr="00815B57">
        <w:rPr>
          <w:rFonts w:ascii="Calibri" w:hAnsi="Calibri" w:cs="Calibri"/>
          <w:color w:val="000000"/>
          <w:shd w:val="clear" w:color="auto" w:fill="FFFFFF"/>
        </w:rPr>
        <w:t>Emmanuel Maheu</w:t>
      </w:r>
      <w:r w:rsidR="00BB60CC">
        <w:rPr>
          <w:rFonts w:ascii="Calibri" w:hAnsi="Calibri" w:cs="Calibri"/>
          <w:color w:val="000000"/>
          <w:shd w:val="clear" w:color="auto" w:fill="FFFFFF"/>
          <w:vertAlign w:val="superscript"/>
        </w:rPr>
        <w:t>1</w:t>
      </w:r>
      <w:r w:rsidR="00C11CB6">
        <w:rPr>
          <w:rFonts w:ascii="Calibri" w:hAnsi="Calibri" w:cs="Calibri"/>
          <w:color w:val="000000"/>
          <w:shd w:val="clear" w:color="auto" w:fill="FFFFFF"/>
          <w:vertAlign w:val="superscript"/>
        </w:rPr>
        <w:t>4</w:t>
      </w:r>
      <w:r w:rsidR="00815B57" w:rsidRPr="00815B57">
        <w:rPr>
          <w:rFonts w:ascii="Calibri" w:hAnsi="Calibri" w:cs="Calibri"/>
          <w:color w:val="000000"/>
          <w:shd w:val="clear" w:color="auto" w:fill="FFFFFF"/>
        </w:rPr>
        <w:t>, Alberto Migliore</w:t>
      </w:r>
      <w:r w:rsidR="0059691F">
        <w:rPr>
          <w:rFonts w:ascii="Calibri" w:hAnsi="Calibri" w:cs="Calibri"/>
          <w:color w:val="000000"/>
          <w:shd w:val="clear" w:color="auto" w:fill="FFFFFF"/>
          <w:vertAlign w:val="superscript"/>
        </w:rPr>
        <w:t>1</w:t>
      </w:r>
      <w:r w:rsidR="00C11CB6">
        <w:rPr>
          <w:rFonts w:ascii="Calibri" w:hAnsi="Calibri" w:cs="Calibri"/>
          <w:color w:val="000000"/>
          <w:shd w:val="clear" w:color="auto" w:fill="FFFFFF"/>
          <w:vertAlign w:val="superscript"/>
        </w:rPr>
        <w:t>5</w:t>
      </w:r>
      <w:r w:rsidR="00815B57">
        <w:rPr>
          <w:rFonts w:ascii="Calibri" w:hAnsi="Calibri" w:cs="Calibri"/>
          <w:color w:val="000000"/>
          <w:shd w:val="clear" w:color="auto" w:fill="FFFFFF"/>
        </w:rPr>
        <w:t xml:space="preserve">, </w:t>
      </w:r>
      <w:r w:rsidR="00815B57" w:rsidRPr="00815B57">
        <w:rPr>
          <w:rFonts w:ascii="Calibri" w:hAnsi="Calibri" w:cs="Calibri"/>
          <w:color w:val="000000"/>
          <w:shd w:val="clear" w:color="auto" w:fill="FFFFFF"/>
        </w:rPr>
        <w:t>Jean-Pierre Pelletier</w:t>
      </w:r>
      <w:r w:rsidR="0059691F">
        <w:rPr>
          <w:rFonts w:ascii="Calibri" w:hAnsi="Calibri" w:cs="Calibri"/>
          <w:color w:val="000000"/>
          <w:shd w:val="clear" w:color="auto" w:fill="FFFFFF"/>
          <w:vertAlign w:val="superscript"/>
        </w:rPr>
        <w:t>1</w:t>
      </w:r>
      <w:r w:rsidR="00C11CB6">
        <w:rPr>
          <w:rFonts w:ascii="Calibri" w:hAnsi="Calibri" w:cs="Calibri"/>
          <w:color w:val="000000"/>
          <w:shd w:val="clear" w:color="auto" w:fill="FFFFFF"/>
          <w:vertAlign w:val="superscript"/>
        </w:rPr>
        <w:t>6</w:t>
      </w:r>
      <w:r w:rsidR="00815B57" w:rsidRPr="00815B57">
        <w:rPr>
          <w:rFonts w:ascii="Calibri" w:hAnsi="Calibri" w:cs="Calibri"/>
          <w:color w:val="000000"/>
          <w:shd w:val="clear" w:color="auto" w:fill="FFFFFF"/>
        </w:rPr>
        <w:t>,</w:t>
      </w:r>
      <w:r w:rsidR="00C11CB6">
        <w:rPr>
          <w:rFonts w:ascii="Calibri" w:hAnsi="Calibri" w:cs="Calibri"/>
          <w:color w:val="000000"/>
          <w:shd w:val="clear" w:color="auto" w:fill="FFFFFF"/>
        </w:rPr>
        <w:t xml:space="preserve"> </w:t>
      </w:r>
      <w:proofErr w:type="spellStart"/>
      <w:r w:rsidR="00C11CB6" w:rsidRPr="00C11CB6">
        <w:rPr>
          <w:rFonts w:ascii="Calibri" w:hAnsi="Calibri" w:cs="Calibri"/>
          <w:color w:val="000000"/>
          <w:shd w:val="clear" w:color="auto" w:fill="FFFFFF"/>
        </w:rPr>
        <w:t>Régis</w:t>
      </w:r>
      <w:proofErr w:type="spellEnd"/>
      <w:r w:rsidR="00BC48BF">
        <w:rPr>
          <w:rFonts w:ascii="Calibri" w:hAnsi="Calibri" w:cs="Calibri"/>
          <w:color w:val="000000"/>
          <w:shd w:val="clear" w:color="auto" w:fill="FFFFFF"/>
        </w:rPr>
        <w:t xml:space="preserve"> Pierre</w:t>
      </w:r>
      <w:r w:rsidR="00C11CB6" w:rsidRPr="00C11CB6">
        <w:rPr>
          <w:rFonts w:ascii="Calibri" w:hAnsi="Calibri" w:cs="Calibri"/>
          <w:color w:val="000000"/>
          <w:shd w:val="clear" w:color="auto" w:fill="FFFFFF"/>
        </w:rPr>
        <w:t xml:space="preserve"> Radermecker</w:t>
      </w:r>
      <w:r w:rsidR="00C11CB6">
        <w:rPr>
          <w:rFonts w:ascii="Calibri" w:hAnsi="Calibri" w:cs="Calibri"/>
          <w:color w:val="000000"/>
          <w:shd w:val="clear" w:color="auto" w:fill="FFFFFF"/>
          <w:vertAlign w:val="superscript"/>
        </w:rPr>
        <w:t>17</w:t>
      </w:r>
      <w:r w:rsidR="00C11CB6">
        <w:rPr>
          <w:rFonts w:ascii="Calibri" w:hAnsi="Calibri" w:cs="Calibri"/>
          <w:color w:val="000000"/>
          <w:shd w:val="clear" w:color="auto" w:fill="FFFFFF"/>
        </w:rPr>
        <w:t xml:space="preserve">, </w:t>
      </w:r>
      <w:r w:rsidR="00815B57" w:rsidRPr="00815B57">
        <w:rPr>
          <w:rFonts w:ascii="Calibri" w:hAnsi="Calibri" w:cs="Calibri"/>
          <w:color w:val="000000"/>
          <w:shd w:val="clear" w:color="auto" w:fill="FFFFFF"/>
        </w:rPr>
        <w:t>François Rannou</w:t>
      </w:r>
      <w:r w:rsidR="0059691F">
        <w:rPr>
          <w:rFonts w:ascii="Calibri" w:hAnsi="Calibri" w:cs="Calibri"/>
          <w:color w:val="000000"/>
          <w:shd w:val="clear" w:color="auto" w:fill="FFFFFF"/>
          <w:vertAlign w:val="superscript"/>
        </w:rPr>
        <w:t>1</w:t>
      </w:r>
      <w:r w:rsidR="00C11CB6">
        <w:rPr>
          <w:rFonts w:ascii="Calibri" w:hAnsi="Calibri" w:cs="Calibri"/>
          <w:color w:val="000000"/>
          <w:shd w:val="clear" w:color="auto" w:fill="FFFFFF"/>
          <w:vertAlign w:val="superscript"/>
        </w:rPr>
        <w:t>8</w:t>
      </w:r>
      <w:r w:rsidR="00815B57">
        <w:rPr>
          <w:rFonts w:ascii="Calibri" w:hAnsi="Calibri" w:cs="Calibri"/>
          <w:color w:val="000000"/>
          <w:shd w:val="clear" w:color="auto" w:fill="FFFFFF"/>
        </w:rPr>
        <w:t>,</w:t>
      </w:r>
      <w:r w:rsidR="00C11CB6">
        <w:rPr>
          <w:rFonts w:ascii="Calibri" w:hAnsi="Calibri" w:cs="Calibri"/>
          <w:color w:val="000000"/>
          <w:shd w:val="clear" w:color="auto" w:fill="FFFFFF"/>
        </w:rPr>
        <w:t xml:space="preserve"> </w:t>
      </w:r>
      <w:r w:rsidR="00C11CB6" w:rsidRPr="00C11CB6">
        <w:rPr>
          <w:rFonts w:ascii="Calibri" w:hAnsi="Calibri" w:cs="Calibri"/>
          <w:color w:val="000000"/>
          <w:shd w:val="clear" w:color="auto" w:fill="FFFFFF"/>
          <w:lang w:val="en-US"/>
        </w:rPr>
        <w:t>Brigitte Uebelhart</w:t>
      </w:r>
      <w:r w:rsidR="00C11CB6">
        <w:rPr>
          <w:rFonts w:ascii="Calibri" w:hAnsi="Calibri" w:cs="Calibri"/>
          <w:color w:val="000000"/>
          <w:shd w:val="clear" w:color="auto" w:fill="FFFFFF"/>
          <w:vertAlign w:val="superscript"/>
        </w:rPr>
        <w:t>19</w:t>
      </w:r>
      <w:r w:rsidR="00C11CB6">
        <w:rPr>
          <w:rFonts w:ascii="Calibri" w:hAnsi="Calibri" w:cs="Calibri"/>
          <w:color w:val="000000"/>
          <w:shd w:val="clear" w:color="auto" w:fill="FFFFFF"/>
          <w:lang w:val="en-US"/>
        </w:rPr>
        <w:t>,</w:t>
      </w:r>
      <w:r w:rsidR="00815B57" w:rsidRPr="00815B57">
        <w:rPr>
          <w:rFonts w:ascii="Calibri" w:hAnsi="Calibri" w:cs="Calibri"/>
          <w:color w:val="000000"/>
          <w:shd w:val="clear" w:color="auto" w:fill="FFFFFF"/>
        </w:rPr>
        <w:t xml:space="preserve"> Daniel Uebelhart</w:t>
      </w:r>
      <w:r w:rsidR="00C11CB6">
        <w:rPr>
          <w:rFonts w:ascii="Calibri" w:hAnsi="Calibri" w:cs="Calibri"/>
          <w:color w:val="000000"/>
          <w:shd w:val="clear" w:color="auto" w:fill="FFFFFF"/>
          <w:vertAlign w:val="superscript"/>
        </w:rPr>
        <w:t>20</w:t>
      </w:r>
      <w:r w:rsidR="00815B57">
        <w:rPr>
          <w:rFonts w:ascii="Calibri" w:hAnsi="Calibri" w:cs="Calibri"/>
          <w:color w:val="000000"/>
          <w:shd w:val="clear" w:color="auto" w:fill="FFFFFF"/>
        </w:rPr>
        <w:t xml:space="preserve">, </w:t>
      </w:r>
      <w:r w:rsidR="00815B57" w:rsidRPr="00815B57">
        <w:rPr>
          <w:rFonts w:ascii="Calibri" w:hAnsi="Calibri" w:cs="Calibri"/>
          <w:color w:val="000000"/>
          <w:shd w:val="clear" w:color="auto" w:fill="FFFFFF"/>
        </w:rPr>
        <w:t>Nicola Veronese</w:t>
      </w:r>
      <w:r w:rsidR="00C11CB6">
        <w:rPr>
          <w:rFonts w:ascii="Calibri" w:hAnsi="Calibri" w:cs="Calibri"/>
          <w:color w:val="000000"/>
          <w:shd w:val="clear" w:color="auto" w:fill="FFFFFF"/>
          <w:vertAlign w:val="superscript"/>
        </w:rPr>
        <w:t>21</w:t>
      </w:r>
      <w:r w:rsidR="00815B57" w:rsidRPr="00815B57">
        <w:rPr>
          <w:rFonts w:ascii="Calibri" w:hAnsi="Calibri" w:cs="Calibri"/>
          <w:color w:val="000000"/>
          <w:shd w:val="clear" w:color="auto" w:fill="FFFFFF"/>
        </w:rPr>
        <w:t>, Mila Vlaskovska</w:t>
      </w:r>
      <w:r w:rsidR="00C11CB6">
        <w:rPr>
          <w:rFonts w:ascii="Calibri" w:hAnsi="Calibri" w:cs="Calibri"/>
          <w:color w:val="000000"/>
          <w:shd w:val="clear" w:color="auto" w:fill="FFFFFF"/>
          <w:vertAlign w:val="superscript"/>
        </w:rPr>
        <w:t>22</w:t>
      </w:r>
      <w:r w:rsidR="00815B57" w:rsidRPr="00815B57">
        <w:rPr>
          <w:rFonts w:ascii="Calibri" w:hAnsi="Calibri" w:cs="Calibri"/>
          <w:color w:val="000000"/>
          <w:shd w:val="clear" w:color="auto" w:fill="FFFFFF"/>
        </w:rPr>
        <w:t>,</w:t>
      </w:r>
      <w:r w:rsidR="00815B57">
        <w:rPr>
          <w:rFonts w:ascii="Calibri" w:hAnsi="Calibri" w:cs="Calibri"/>
          <w:color w:val="000000"/>
          <w:shd w:val="clear" w:color="auto" w:fill="FFFFFF"/>
        </w:rPr>
        <w:t xml:space="preserve"> </w:t>
      </w:r>
      <w:r w:rsidR="00815B57" w:rsidRPr="00815B57">
        <w:rPr>
          <w:rFonts w:ascii="Calibri" w:hAnsi="Calibri" w:cs="Calibri"/>
          <w:color w:val="000000"/>
          <w:shd w:val="clear" w:color="auto" w:fill="FFFFFF"/>
        </w:rPr>
        <w:t>René Rizzoli</w:t>
      </w:r>
      <w:r w:rsidR="00C11CB6">
        <w:rPr>
          <w:rFonts w:ascii="Calibri" w:hAnsi="Calibri" w:cs="Calibri"/>
          <w:color w:val="000000"/>
          <w:shd w:val="clear" w:color="auto" w:fill="FFFFFF"/>
          <w:vertAlign w:val="superscript"/>
        </w:rPr>
        <w:t>19</w:t>
      </w:r>
      <w:r w:rsidR="00815B57" w:rsidRPr="00815B57">
        <w:rPr>
          <w:rFonts w:ascii="Calibri" w:hAnsi="Calibri" w:cs="Calibri"/>
          <w:color w:val="000000"/>
          <w:shd w:val="clear" w:color="auto" w:fill="FFFFFF"/>
        </w:rPr>
        <w:t>,</w:t>
      </w:r>
      <w:r w:rsidR="00815B57">
        <w:rPr>
          <w:rFonts w:ascii="Calibri" w:hAnsi="Calibri" w:cs="Calibri"/>
          <w:color w:val="000000"/>
          <w:shd w:val="clear" w:color="auto" w:fill="FFFFFF"/>
        </w:rPr>
        <w:t xml:space="preserve"> </w:t>
      </w:r>
      <w:r w:rsidR="00815B57" w:rsidRPr="00815B57">
        <w:rPr>
          <w:rFonts w:ascii="Calibri" w:hAnsi="Calibri" w:cs="Calibri"/>
          <w:color w:val="000000"/>
          <w:shd w:val="clear" w:color="auto" w:fill="FFFFFF"/>
        </w:rPr>
        <w:t>Ali Mobasheri</w:t>
      </w:r>
      <w:r w:rsidR="00491356">
        <w:rPr>
          <w:rFonts w:ascii="Calibri" w:hAnsi="Calibri" w:cs="Calibri"/>
          <w:color w:val="000000"/>
          <w:shd w:val="clear" w:color="auto" w:fill="FFFFFF"/>
          <w:vertAlign w:val="superscript"/>
        </w:rPr>
        <w:t>3,</w:t>
      </w:r>
      <w:r w:rsidR="00491356" w:rsidRPr="003D68F3">
        <w:rPr>
          <w:rFonts w:ascii="Calibri" w:hAnsi="Calibri" w:cs="Calibri"/>
          <w:color w:val="000000"/>
          <w:shd w:val="clear" w:color="auto" w:fill="FFFFFF"/>
          <w:vertAlign w:val="superscript"/>
        </w:rPr>
        <w:t>23</w:t>
      </w:r>
      <w:r w:rsidR="00491356">
        <w:rPr>
          <w:rFonts w:ascii="Calibri" w:hAnsi="Calibri" w:cs="Calibri"/>
          <w:color w:val="000000"/>
          <w:shd w:val="clear" w:color="auto" w:fill="FFFFFF"/>
          <w:vertAlign w:val="superscript"/>
        </w:rPr>
        <w:t>,24,25,26</w:t>
      </w:r>
      <w:r w:rsidR="00815B57">
        <w:rPr>
          <w:rFonts w:ascii="Calibri" w:hAnsi="Calibri" w:cs="Calibri"/>
          <w:color w:val="000000"/>
          <w:shd w:val="clear" w:color="auto" w:fill="FFFFFF"/>
        </w:rPr>
        <w:t>, Cyrus Cooper</w:t>
      </w:r>
      <w:r w:rsidRPr="000E590B">
        <w:rPr>
          <w:rFonts w:ascii="Calibri" w:hAnsi="Calibri" w:cs="Calibri"/>
          <w:color w:val="000000"/>
          <w:shd w:val="clear" w:color="auto" w:fill="FFFFFF"/>
          <w:vertAlign w:val="superscript"/>
        </w:rPr>
        <w:t>1</w:t>
      </w:r>
      <w:r w:rsidR="00491356">
        <w:rPr>
          <w:rFonts w:ascii="Calibri" w:hAnsi="Calibri" w:cs="Calibri"/>
          <w:color w:val="000000"/>
          <w:shd w:val="clear" w:color="auto" w:fill="FFFFFF"/>
          <w:vertAlign w:val="superscript"/>
        </w:rPr>
        <w:t>*</w:t>
      </w:r>
      <w:r w:rsidR="00815B57">
        <w:rPr>
          <w:rFonts w:ascii="Calibri" w:hAnsi="Calibri" w:cs="Calibri"/>
          <w:color w:val="000000"/>
          <w:shd w:val="clear" w:color="auto" w:fill="FFFFFF"/>
        </w:rPr>
        <w:t xml:space="preserve">, </w:t>
      </w:r>
      <w:r w:rsidR="00815B57" w:rsidRPr="00815B57">
        <w:rPr>
          <w:rFonts w:ascii="Calibri" w:hAnsi="Calibri" w:cs="Calibri"/>
          <w:color w:val="000000"/>
          <w:shd w:val="clear" w:color="auto" w:fill="FFFFFF"/>
        </w:rPr>
        <w:t>Jean-Yves Reginster</w:t>
      </w:r>
      <w:r w:rsidR="0059691F">
        <w:rPr>
          <w:rFonts w:ascii="Calibri" w:hAnsi="Calibri" w:cs="Calibri"/>
          <w:color w:val="000000"/>
          <w:shd w:val="clear" w:color="auto" w:fill="FFFFFF"/>
          <w:vertAlign w:val="superscript"/>
        </w:rPr>
        <w:t>3</w:t>
      </w:r>
    </w:p>
    <w:p w14:paraId="4C2EDD46" w14:textId="77777777" w:rsidR="000E590B" w:rsidRDefault="000E590B" w:rsidP="000B3CD7">
      <w:pPr>
        <w:jc w:val="both"/>
      </w:pPr>
    </w:p>
    <w:p w14:paraId="3CE571C9" w14:textId="1F9C7C5C" w:rsidR="000E590B" w:rsidRPr="006C6F69" w:rsidRDefault="000E590B" w:rsidP="00BB60CC">
      <w:pPr>
        <w:rPr>
          <w:rFonts w:cstheme="minorHAnsi"/>
          <w:sz w:val="20"/>
          <w:szCs w:val="20"/>
        </w:rPr>
      </w:pPr>
      <w:r w:rsidRPr="006C6F69">
        <w:rPr>
          <w:rFonts w:cstheme="minorHAnsi"/>
          <w:color w:val="000000"/>
          <w:sz w:val="20"/>
          <w:szCs w:val="20"/>
          <w:shd w:val="clear" w:color="auto" w:fill="FFFFFF"/>
          <w:vertAlign w:val="superscript"/>
        </w:rPr>
        <w:t>1</w:t>
      </w:r>
      <w:r w:rsidRPr="006C6F69">
        <w:rPr>
          <w:rFonts w:cstheme="minorHAnsi"/>
          <w:color w:val="212121"/>
          <w:sz w:val="20"/>
          <w:szCs w:val="20"/>
          <w:shd w:val="clear" w:color="auto" w:fill="FFFFFF"/>
        </w:rPr>
        <w:t xml:space="preserve">MRC Lifecourse Epidemiology </w:t>
      </w:r>
      <w:r w:rsidR="00922EAC">
        <w:rPr>
          <w:rFonts w:cstheme="minorHAnsi"/>
          <w:color w:val="212121"/>
          <w:sz w:val="20"/>
          <w:szCs w:val="20"/>
          <w:shd w:val="clear" w:color="auto" w:fill="FFFFFF"/>
        </w:rPr>
        <w:t>Centre</w:t>
      </w:r>
      <w:r w:rsidRPr="006C6F69">
        <w:rPr>
          <w:rFonts w:cstheme="minorHAnsi"/>
          <w:color w:val="212121"/>
          <w:sz w:val="20"/>
          <w:szCs w:val="20"/>
          <w:shd w:val="clear" w:color="auto" w:fill="FFFFFF"/>
        </w:rPr>
        <w:t>, University of Southampton, Southampton, UK</w:t>
      </w:r>
    </w:p>
    <w:p w14:paraId="1D00EDA3" w14:textId="0D65491F" w:rsidR="000E590B" w:rsidRPr="006C6F69" w:rsidRDefault="000E590B" w:rsidP="00BB60CC">
      <w:pPr>
        <w:rPr>
          <w:rFonts w:cstheme="minorHAnsi"/>
          <w:color w:val="212121"/>
          <w:sz w:val="20"/>
          <w:szCs w:val="20"/>
          <w:shd w:val="clear" w:color="auto" w:fill="FFFFFF"/>
        </w:rPr>
      </w:pPr>
      <w:r w:rsidRPr="006C6F69">
        <w:rPr>
          <w:rFonts w:cstheme="minorHAnsi"/>
          <w:color w:val="000000"/>
          <w:sz w:val="20"/>
          <w:szCs w:val="20"/>
          <w:shd w:val="clear" w:color="auto" w:fill="FFFFFF"/>
          <w:vertAlign w:val="superscript"/>
        </w:rPr>
        <w:t>2</w:t>
      </w:r>
      <w:r w:rsidRPr="006C6F69">
        <w:rPr>
          <w:rFonts w:cstheme="minorHAnsi"/>
          <w:color w:val="212121"/>
          <w:sz w:val="20"/>
          <w:szCs w:val="20"/>
          <w:shd w:val="clear" w:color="auto" w:fill="FFFFFF"/>
        </w:rPr>
        <w:t>European Medicines Agency, Amsterdam, The Netherlands</w:t>
      </w:r>
    </w:p>
    <w:p w14:paraId="655AE450" w14:textId="4B83071E" w:rsidR="000E590B" w:rsidRPr="006C6F69" w:rsidRDefault="000E590B" w:rsidP="00BB60CC">
      <w:pPr>
        <w:rPr>
          <w:rFonts w:cstheme="minorHAnsi"/>
          <w:color w:val="212121"/>
          <w:sz w:val="20"/>
          <w:szCs w:val="20"/>
          <w:shd w:val="clear" w:color="auto" w:fill="FFFFFF"/>
        </w:rPr>
      </w:pPr>
      <w:r w:rsidRPr="006C6F69">
        <w:rPr>
          <w:rFonts w:cstheme="minorHAnsi"/>
          <w:color w:val="000000"/>
          <w:sz w:val="20"/>
          <w:szCs w:val="20"/>
          <w:shd w:val="clear" w:color="auto" w:fill="FFFFFF"/>
          <w:vertAlign w:val="superscript"/>
        </w:rPr>
        <w:t>3</w:t>
      </w:r>
      <w:r w:rsidRPr="006C6F69">
        <w:rPr>
          <w:rFonts w:cstheme="minorHAnsi"/>
          <w:color w:val="212121"/>
          <w:sz w:val="20"/>
          <w:szCs w:val="20"/>
          <w:shd w:val="clear" w:color="auto" w:fill="FFFFFF"/>
        </w:rPr>
        <w:t xml:space="preserve">WHO Collaborating </w:t>
      </w:r>
      <w:proofErr w:type="spellStart"/>
      <w:r w:rsidRPr="006C6F69">
        <w:rPr>
          <w:rFonts w:cstheme="minorHAnsi"/>
          <w:color w:val="212121"/>
          <w:sz w:val="20"/>
          <w:szCs w:val="20"/>
          <w:shd w:val="clear" w:color="auto" w:fill="FFFFFF"/>
        </w:rPr>
        <w:t>Center</w:t>
      </w:r>
      <w:proofErr w:type="spellEnd"/>
      <w:r w:rsidRPr="006C6F69">
        <w:rPr>
          <w:rFonts w:cstheme="minorHAnsi"/>
          <w:color w:val="212121"/>
          <w:sz w:val="20"/>
          <w:szCs w:val="20"/>
          <w:shd w:val="clear" w:color="auto" w:fill="FFFFFF"/>
        </w:rPr>
        <w:t xml:space="preserve"> for Public Health Aspects of Musculo-Skeletal Health and Ageing, Division of Public Health, Epidemiology and Health Economics, University of Liège, Avenue </w:t>
      </w:r>
      <w:proofErr w:type="spellStart"/>
      <w:r w:rsidRPr="006C6F69">
        <w:rPr>
          <w:rFonts w:cstheme="minorHAnsi"/>
          <w:color w:val="212121"/>
          <w:sz w:val="20"/>
          <w:szCs w:val="20"/>
          <w:shd w:val="clear" w:color="auto" w:fill="FFFFFF"/>
        </w:rPr>
        <w:t>Hippocrate</w:t>
      </w:r>
      <w:proofErr w:type="spellEnd"/>
      <w:r w:rsidRPr="006C6F69">
        <w:rPr>
          <w:rFonts w:cstheme="minorHAnsi"/>
          <w:color w:val="212121"/>
          <w:sz w:val="20"/>
          <w:szCs w:val="20"/>
          <w:shd w:val="clear" w:color="auto" w:fill="FFFFFF"/>
        </w:rPr>
        <w:t xml:space="preserve"> 13, CHU B23, 4000, Liege, Belgium</w:t>
      </w:r>
    </w:p>
    <w:p w14:paraId="165836BC" w14:textId="66C8328F" w:rsidR="00BB60CC" w:rsidRPr="006A0414" w:rsidRDefault="00BB60CC" w:rsidP="00BB60CC">
      <w:pPr>
        <w:rPr>
          <w:rFonts w:cstheme="minorHAnsi"/>
          <w:color w:val="000000"/>
          <w:sz w:val="20"/>
          <w:szCs w:val="20"/>
          <w:shd w:val="clear" w:color="auto" w:fill="FFFFFF"/>
          <w:vertAlign w:val="superscript"/>
          <w:lang w:val="pt-BR"/>
        </w:rPr>
      </w:pPr>
      <w:r w:rsidRPr="006A0414">
        <w:rPr>
          <w:rFonts w:cstheme="minorHAnsi"/>
          <w:color w:val="000000"/>
          <w:sz w:val="20"/>
          <w:szCs w:val="20"/>
          <w:shd w:val="clear" w:color="auto" w:fill="FFFFFF"/>
          <w:vertAlign w:val="superscript"/>
          <w:lang w:val="pt-BR"/>
        </w:rPr>
        <w:t>4</w:t>
      </w:r>
      <w:r w:rsidR="006C6F69" w:rsidRPr="006A0414">
        <w:rPr>
          <w:sz w:val="20"/>
          <w:szCs w:val="20"/>
          <w:lang w:val="pt-BR"/>
        </w:rPr>
        <w:t>Faculdade de Medicina da Universidade de Lisboa, Portugal</w:t>
      </w:r>
    </w:p>
    <w:p w14:paraId="7CB4DA4B" w14:textId="2157316D" w:rsidR="00BB60CC" w:rsidRPr="006A0414" w:rsidRDefault="00BB60CC" w:rsidP="00BB60CC">
      <w:pPr>
        <w:rPr>
          <w:rFonts w:cstheme="minorHAnsi"/>
          <w:color w:val="212121"/>
          <w:sz w:val="20"/>
          <w:szCs w:val="20"/>
          <w:shd w:val="clear" w:color="auto" w:fill="FFFFFF"/>
          <w:lang w:val="es-ES"/>
        </w:rPr>
      </w:pPr>
      <w:r w:rsidRPr="006A0414">
        <w:rPr>
          <w:rFonts w:cstheme="minorHAnsi"/>
          <w:color w:val="000000"/>
          <w:sz w:val="20"/>
          <w:szCs w:val="20"/>
          <w:shd w:val="clear" w:color="auto" w:fill="FFFFFF"/>
          <w:vertAlign w:val="superscript"/>
          <w:lang w:val="es-ES"/>
        </w:rPr>
        <w:t>5</w:t>
      </w:r>
      <w:r w:rsidRPr="006A0414">
        <w:rPr>
          <w:rFonts w:cstheme="minorHAnsi"/>
          <w:color w:val="212121"/>
          <w:sz w:val="20"/>
          <w:szCs w:val="20"/>
          <w:shd w:val="clear" w:color="auto" w:fill="FFFFFF"/>
          <w:lang w:val="es-ES"/>
        </w:rPr>
        <w:t xml:space="preserve">Agencia Española de Medicamentos Y Productos Sanitarios, Madrid, </w:t>
      </w:r>
      <w:proofErr w:type="spellStart"/>
      <w:r w:rsidRPr="006A0414">
        <w:rPr>
          <w:rFonts w:cstheme="minorHAnsi"/>
          <w:color w:val="212121"/>
          <w:sz w:val="20"/>
          <w:szCs w:val="20"/>
          <w:shd w:val="clear" w:color="auto" w:fill="FFFFFF"/>
          <w:lang w:val="es-ES"/>
        </w:rPr>
        <w:t>Spain</w:t>
      </w:r>
      <w:proofErr w:type="spellEnd"/>
    </w:p>
    <w:p w14:paraId="4F8930E6" w14:textId="290FDC12" w:rsidR="00BB60CC" w:rsidRPr="006C6F69" w:rsidRDefault="00BB60CC" w:rsidP="00BB60CC">
      <w:pPr>
        <w:rPr>
          <w:rFonts w:cstheme="minorHAnsi"/>
          <w:color w:val="212121"/>
          <w:sz w:val="20"/>
          <w:szCs w:val="20"/>
          <w:shd w:val="clear" w:color="auto" w:fill="FFFFFF"/>
        </w:rPr>
      </w:pPr>
      <w:r w:rsidRPr="006C6F69">
        <w:rPr>
          <w:rFonts w:cstheme="minorHAnsi"/>
          <w:color w:val="000000"/>
          <w:sz w:val="20"/>
          <w:szCs w:val="20"/>
          <w:shd w:val="clear" w:color="auto" w:fill="FFFFFF"/>
          <w:vertAlign w:val="superscript"/>
        </w:rPr>
        <w:t>6</w:t>
      </w:r>
      <w:r w:rsidRPr="006C6F69">
        <w:rPr>
          <w:rFonts w:cstheme="minorHAnsi"/>
          <w:color w:val="212121"/>
          <w:sz w:val="20"/>
          <w:szCs w:val="20"/>
          <w:shd w:val="clear" w:color="auto" w:fill="FFFFFF"/>
        </w:rPr>
        <w:t xml:space="preserve">Department of Physical and Rehabilitation Medicine, </w:t>
      </w:r>
      <w:proofErr w:type="spellStart"/>
      <w:r w:rsidRPr="006C6F69">
        <w:rPr>
          <w:rFonts w:cstheme="minorHAnsi"/>
          <w:color w:val="212121"/>
          <w:sz w:val="20"/>
          <w:szCs w:val="20"/>
          <w:shd w:val="clear" w:color="auto" w:fill="FFFFFF"/>
        </w:rPr>
        <w:t>Hacettepe</w:t>
      </w:r>
      <w:proofErr w:type="spellEnd"/>
      <w:r w:rsidRPr="006C6F69">
        <w:rPr>
          <w:rFonts w:cstheme="minorHAnsi"/>
          <w:color w:val="212121"/>
          <w:sz w:val="20"/>
          <w:szCs w:val="20"/>
          <w:shd w:val="clear" w:color="auto" w:fill="FFFFFF"/>
        </w:rPr>
        <w:t xml:space="preserve"> University, Faculty of Medicine, Ankara, Turkey</w:t>
      </w:r>
    </w:p>
    <w:p w14:paraId="5864DD5B" w14:textId="38DB9AFE" w:rsidR="00BB60CC" w:rsidRPr="006C6F69" w:rsidRDefault="00BB60CC" w:rsidP="00BB60CC">
      <w:pPr>
        <w:rPr>
          <w:rFonts w:cstheme="minorHAnsi"/>
          <w:color w:val="212121"/>
          <w:sz w:val="20"/>
          <w:szCs w:val="20"/>
          <w:shd w:val="clear" w:color="auto" w:fill="FFFFFF"/>
        </w:rPr>
      </w:pPr>
      <w:r w:rsidRPr="006C6F69">
        <w:rPr>
          <w:rFonts w:cstheme="minorHAnsi"/>
          <w:color w:val="000000"/>
          <w:sz w:val="20"/>
          <w:szCs w:val="20"/>
          <w:shd w:val="clear" w:color="auto" w:fill="FFFFFF"/>
          <w:vertAlign w:val="superscript"/>
        </w:rPr>
        <w:t>7</w:t>
      </w:r>
      <w:r w:rsidRPr="006C6F69">
        <w:rPr>
          <w:rFonts w:cstheme="minorHAnsi"/>
          <w:color w:val="212121"/>
          <w:sz w:val="20"/>
          <w:szCs w:val="20"/>
          <w:shd w:val="clear" w:color="auto" w:fill="FFFFFF"/>
        </w:rPr>
        <w:t>Division of Rheumatology, University Hospital of Geneva, and Department of Pathology and Immunology, University of Geneva of Medicine, Geneva, Switzerland</w:t>
      </w:r>
    </w:p>
    <w:p w14:paraId="603D5231" w14:textId="7C84F776" w:rsidR="00BB60CC" w:rsidRPr="006C6F69" w:rsidRDefault="00BB60CC" w:rsidP="00BB60CC">
      <w:pPr>
        <w:rPr>
          <w:rFonts w:cstheme="minorHAnsi"/>
          <w:color w:val="212121"/>
          <w:sz w:val="20"/>
          <w:szCs w:val="20"/>
          <w:shd w:val="clear" w:color="auto" w:fill="FFFFFF"/>
        </w:rPr>
      </w:pPr>
      <w:r w:rsidRPr="006C6F69">
        <w:rPr>
          <w:rFonts w:cstheme="minorHAnsi"/>
          <w:color w:val="000000"/>
          <w:sz w:val="20"/>
          <w:szCs w:val="20"/>
          <w:shd w:val="clear" w:color="auto" w:fill="FFFFFF"/>
          <w:vertAlign w:val="superscript"/>
        </w:rPr>
        <w:t>8</w:t>
      </w:r>
      <w:r w:rsidRPr="006C6F69">
        <w:rPr>
          <w:rFonts w:cstheme="minorHAnsi"/>
          <w:color w:val="212121"/>
          <w:sz w:val="20"/>
          <w:szCs w:val="20"/>
          <w:shd w:val="clear" w:color="auto" w:fill="FFFFFF"/>
        </w:rPr>
        <w:t xml:space="preserve">Division of Rheumatology and Research, </w:t>
      </w:r>
      <w:proofErr w:type="spellStart"/>
      <w:r w:rsidRPr="006C6F69">
        <w:rPr>
          <w:rFonts w:cstheme="minorHAnsi"/>
          <w:color w:val="212121"/>
          <w:sz w:val="20"/>
          <w:szCs w:val="20"/>
          <w:shd w:val="clear" w:color="auto" w:fill="FFFFFF"/>
        </w:rPr>
        <w:t>Diakonhjemmet</w:t>
      </w:r>
      <w:proofErr w:type="spellEnd"/>
      <w:r w:rsidRPr="006C6F69">
        <w:rPr>
          <w:rFonts w:cstheme="minorHAnsi"/>
          <w:color w:val="212121"/>
          <w:sz w:val="20"/>
          <w:szCs w:val="20"/>
          <w:shd w:val="clear" w:color="auto" w:fill="FFFFFF"/>
        </w:rPr>
        <w:t xml:space="preserve"> Hospital, Oslo, Norway</w:t>
      </w:r>
    </w:p>
    <w:p w14:paraId="71AD5307" w14:textId="31035C5E" w:rsidR="00BB60CC" w:rsidRPr="006C6F69" w:rsidRDefault="00BB60CC" w:rsidP="00BB60CC">
      <w:pPr>
        <w:rPr>
          <w:rFonts w:cstheme="minorHAnsi"/>
          <w:color w:val="212121"/>
          <w:sz w:val="20"/>
          <w:szCs w:val="20"/>
          <w:shd w:val="clear" w:color="auto" w:fill="FFFFFF"/>
        </w:rPr>
      </w:pPr>
      <w:r w:rsidRPr="006C6F69">
        <w:rPr>
          <w:rFonts w:cstheme="minorHAnsi"/>
          <w:color w:val="000000"/>
          <w:sz w:val="20"/>
          <w:szCs w:val="20"/>
          <w:shd w:val="clear" w:color="auto" w:fill="FFFFFF"/>
          <w:vertAlign w:val="superscript"/>
        </w:rPr>
        <w:t>9</w:t>
      </w:r>
      <w:r w:rsidR="006A0414">
        <w:rPr>
          <w:rFonts w:cstheme="minorHAnsi"/>
          <w:color w:val="212121"/>
          <w:sz w:val="20"/>
          <w:szCs w:val="20"/>
          <w:shd w:val="clear" w:color="auto" w:fill="FFFFFF"/>
        </w:rPr>
        <w:t>Head of Rheumatology Department, B</w:t>
      </w:r>
      <w:r w:rsidRPr="006C6F69">
        <w:rPr>
          <w:rFonts w:cstheme="minorHAnsi"/>
          <w:color w:val="212121"/>
          <w:sz w:val="20"/>
          <w:szCs w:val="20"/>
          <w:shd w:val="clear" w:color="auto" w:fill="FFFFFF"/>
        </w:rPr>
        <w:t>one and Joint Research Unit, IIS-Fundación Jiménez Díaz UAM, 28040 Madrid, Spain</w:t>
      </w:r>
    </w:p>
    <w:p w14:paraId="1DA40382" w14:textId="77777777" w:rsidR="00BB60CC" w:rsidRPr="006C6F69" w:rsidRDefault="00BB60CC" w:rsidP="00BB60CC">
      <w:pPr>
        <w:rPr>
          <w:rFonts w:cstheme="minorHAnsi"/>
          <w:color w:val="212121"/>
          <w:sz w:val="20"/>
          <w:szCs w:val="20"/>
          <w:shd w:val="clear" w:color="auto" w:fill="FFFFFF"/>
        </w:rPr>
      </w:pPr>
      <w:r w:rsidRPr="006C6F69">
        <w:rPr>
          <w:rFonts w:cstheme="minorHAnsi"/>
          <w:color w:val="000000"/>
          <w:sz w:val="20"/>
          <w:szCs w:val="20"/>
          <w:shd w:val="clear" w:color="auto" w:fill="FFFFFF"/>
          <w:vertAlign w:val="superscript"/>
        </w:rPr>
        <w:t>10</w:t>
      </w:r>
      <w:r w:rsidRPr="006C6F69">
        <w:rPr>
          <w:rFonts w:cstheme="minorHAnsi"/>
          <w:color w:val="212121"/>
          <w:sz w:val="20"/>
          <w:szCs w:val="20"/>
          <w:shd w:val="clear" w:color="auto" w:fill="FFFFFF"/>
        </w:rPr>
        <w:t>Department of Health Services Research, CAPHRI Care and Public Health Research Institute, Maastricht University, 6200 MD Maastricht, The Netherlands</w:t>
      </w:r>
    </w:p>
    <w:p w14:paraId="3064FC01" w14:textId="77777777" w:rsidR="0025052A" w:rsidRPr="006C6F69" w:rsidRDefault="0025052A" w:rsidP="0025052A">
      <w:pPr>
        <w:rPr>
          <w:rFonts w:cstheme="minorHAnsi"/>
          <w:color w:val="212121"/>
          <w:sz w:val="20"/>
          <w:szCs w:val="20"/>
          <w:shd w:val="clear" w:color="auto" w:fill="FFFFFF"/>
        </w:rPr>
      </w:pPr>
      <w:r w:rsidRPr="006C6F69">
        <w:rPr>
          <w:rFonts w:cstheme="minorHAnsi"/>
          <w:color w:val="000000"/>
          <w:sz w:val="20"/>
          <w:szCs w:val="20"/>
          <w:shd w:val="clear" w:color="auto" w:fill="FFFFFF"/>
          <w:vertAlign w:val="superscript"/>
        </w:rPr>
        <w:t>11</w:t>
      </w:r>
      <w:r w:rsidRPr="006C6F69">
        <w:rPr>
          <w:rFonts w:cstheme="minorHAnsi"/>
          <w:color w:val="212121"/>
          <w:sz w:val="20"/>
          <w:szCs w:val="20"/>
          <w:shd w:val="clear" w:color="auto" w:fill="FFFFFF"/>
        </w:rPr>
        <w:t>Department</w:t>
      </w:r>
      <w:r>
        <w:rPr>
          <w:rFonts w:cstheme="minorHAnsi"/>
          <w:color w:val="212121"/>
          <w:sz w:val="20"/>
          <w:szCs w:val="20"/>
          <w:shd w:val="clear" w:color="auto" w:fill="FFFFFF"/>
        </w:rPr>
        <w:t>s of Medicine and</w:t>
      </w:r>
      <w:r w:rsidRPr="006C6F69">
        <w:rPr>
          <w:rFonts w:cstheme="minorHAnsi"/>
          <w:color w:val="212121"/>
          <w:sz w:val="20"/>
          <w:szCs w:val="20"/>
          <w:shd w:val="clear" w:color="auto" w:fill="FFFFFF"/>
        </w:rPr>
        <w:t xml:space="preserve"> Epidemiology and Public Health, University of Maryland School of Medicine, Baltimore,</w:t>
      </w:r>
      <w:r>
        <w:rPr>
          <w:rFonts w:cstheme="minorHAnsi"/>
          <w:color w:val="212121"/>
          <w:sz w:val="20"/>
          <w:szCs w:val="20"/>
          <w:shd w:val="clear" w:color="auto" w:fill="FFFFFF"/>
        </w:rPr>
        <w:t xml:space="preserve"> M</w:t>
      </w:r>
      <w:r w:rsidRPr="006C6F69">
        <w:rPr>
          <w:rFonts w:cstheme="minorHAnsi"/>
          <w:color w:val="212121"/>
          <w:sz w:val="20"/>
          <w:szCs w:val="20"/>
          <w:shd w:val="clear" w:color="auto" w:fill="FFFFFF"/>
        </w:rPr>
        <w:t>aryland, USA</w:t>
      </w:r>
    </w:p>
    <w:p w14:paraId="5983CFB4" w14:textId="659B6868" w:rsidR="00BB60CC" w:rsidRDefault="00BB60CC" w:rsidP="00BB60CC">
      <w:pPr>
        <w:rPr>
          <w:rFonts w:cstheme="minorHAnsi"/>
          <w:color w:val="212121"/>
          <w:sz w:val="20"/>
          <w:szCs w:val="20"/>
          <w:shd w:val="clear" w:color="auto" w:fill="FFFFFF"/>
        </w:rPr>
      </w:pPr>
      <w:r w:rsidRPr="006C6F69">
        <w:rPr>
          <w:rFonts w:cstheme="minorHAnsi"/>
          <w:color w:val="000000"/>
          <w:sz w:val="20"/>
          <w:szCs w:val="20"/>
          <w:shd w:val="clear" w:color="auto" w:fill="FFFFFF"/>
          <w:vertAlign w:val="superscript"/>
        </w:rPr>
        <w:t>12</w:t>
      </w:r>
      <w:r w:rsidRPr="006C6F69">
        <w:rPr>
          <w:rFonts w:cstheme="minorHAnsi"/>
          <w:color w:val="212121"/>
          <w:sz w:val="20"/>
          <w:szCs w:val="20"/>
          <w:shd w:val="clear" w:color="auto" w:fill="FFFFFF"/>
        </w:rPr>
        <w:t>Scientific Office, Federal Office for Safety in Health Care, Vienna, Austria</w:t>
      </w:r>
    </w:p>
    <w:p w14:paraId="160147E2" w14:textId="1F948CB6" w:rsidR="00C11CB6" w:rsidRPr="00163399" w:rsidRDefault="00C11CB6" w:rsidP="00BB60CC">
      <w:pPr>
        <w:rPr>
          <w:rFonts w:cstheme="minorHAnsi"/>
          <w:color w:val="212121"/>
          <w:sz w:val="20"/>
          <w:szCs w:val="20"/>
          <w:shd w:val="clear" w:color="auto" w:fill="FFFFFF"/>
        </w:rPr>
      </w:pPr>
      <w:r w:rsidRPr="00163399">
        <w:rPr>
          <w:rFonts w:ascii="Calibri" w:hAnsi="Calibri" w:cs="Calibri"/>
          <w:color w:val="000000"/>
          <w:sz w:val="20"/>
          <w:szCs w:val="20"/>
          <w:shd w:val="clear" w:color="auto" w:fill="FFFFFF"/>
          <w:vertAlign w:val="superscript"/>
        </w:rPr>
        <w:t>13</w:t>
      </w:r>
      <w:r w:rsidR="00163399" w:rsidRPr="00163399">
        <w:rPr>
          <w:rFonts w:ascii="Calibri" w:hAnsi="Calibri" w:cs="Calibri"/>
          <w:color w:val="000000"/>
          <w:sz w:val="20"/>
          <w:szCs w:val="20"/>
          <w:shd w:val="clear" w:color="auto" w:fill="FFFFFF"/>
          <w:lang w:val="en-US"/>
        </w:rPr>
        <w:t>University of Novi Sad, Faculty of Medicine, Novi Sad, Serbia, Clinical Center of Vojvodina, Clinic for Orthopedic Surgery, Novi Sad, Serbia</w:t>
      </w:r>
    </w:p>
    <w:p w14:paraId="3479A42F" w14:textId="50388858" w:rsidR="00B35602" w:rsidRPr="002D5132" w:rsidRDefault="00BB60CC" w:rsidP="00B35602">
      <w:pPr>
        <w:rPr>
          <w:rFonts w:cstheme="minorHAnsi"/>
          <w:b/>
          <w:bCs/>
          <w:color w:val="212121"/>
          <w:sz w:val="20"/>
          <w:szCs w:val="20"/>
          <w:shd w:val="clear" w:color="auto" w:fill="FFFFFF"/>
          <w:lang w:val="fr-CH"/>
        </w:rPr>
      </w:pPr>
      <w:r w:rsidRPr="006A0414">
        <w:rPr>
          <w:rFonts w:cstheme="minorHAnsi"/>
          <w:color w:val="000000"/>
          <w:sz w:val="20"/>
          <w:szCs w:val="20"/>
          <w:shd w:val="clear" w:color="auto" w:fill="FFFFFF"/>
          <w:vertAlign w:val="superscript"/>
          <w:lang w:val="fr-CH"/>
        </w:rPr>
        <w:t>1</w:t>
      </w:r>
      <w:r w:rsidR="00C11CB6" w:rsidRPr="006A0414">
        <w:rPr>
          <w:rFonts w:cstheme="minorHAnsi"/>
          <w:color w:val="000000"/>
          <w:sz w:val="20"/>
          <w:szCs w:val="20"/>
          <w:shd w:val="clear" w:color="auto" w:fill="FFFFFF"/>
          <w:vertAlign w:val="superscript"/>
          <w:lang w:val="fr-CH"/>
        </w:rPr>
        <w:t>4</w:t>
      </w:r>
      <w:r w:rsidR="00B35602">
        <w:rPr>
          <w:rFonts w:cstheme="minorHAnsi"/>
          <w:color w:val="212121"/>
          <w:sz w:val="20"/>
          <w:szCs w:val="20"/>
          <w:shd w:val="clear" w:color="auto" w:fill="FFFFFF"/>
          <w:lang w:val="fr-CH"/>
        </w:rPr>
        <w:t xml:space="preserve">Rheumatology </w:t>
      </w:r>
      <w:proofErr w:type="spellStart"/>
      <w:r w:rsidR="00B35602">
        <w:rPr>
          <w:rFonts w:cstheme="minorHAnsi"/>
          <w:color w:val="212121"/>
          <w:sz w:val="20"/>
          <w:szCs w:val="20"/>
          <w:shd w:val="clear" w:color="auto" w:fill="FFFFFF"/>
          <w:lang w:val="fr-CH"/>
        </w:rPr>
        <w:t>Department</w:t>
      </w:r>
      <w:proofErr w:type="spellEnd"/>
      <w:r w:rsidR="00B35602">
        <w:rPr>
          <w:rFonts w:cstheme="minorHAnsi"/>
          <w:color w:val="212121"/>
          <w:sz w:val="20"/>
          <w:szCs w:val="20"/>
          <w:shd w:val="clear" w:color="auto" w:fill="FFFFFF"/>
          <w:lang w:val="fr-CH"/>
        </w:rPr>
        <w:t xml:space="preserve">, </w:t>
      </w:r>
      <w:r w:rsidR="00B35602" w:rsidRPr="002D5132">
        <w:rPr>
          <w:rFonts w:cstheme="minorHAnsi"/>
          <w:color w:val="212121"/>
          <w:sz w:val="20"/>
          <w:szCs w:val="20"/>
          <w:shd w:val="clear" w:color="auto" w:fill="FFFFFF"/>
          <w:lang w:val="fr-CH"/>
        </w:rPr>
        <w:t xml:space="preserve">Hospital Saint-Antoine, </w:t>
      </w:r>
      <w:r w:rsidR="00B35602">
        <w:rPr>
          <w:rFonts w:cstheme="minorHAnsi"/>
          <w:color w:val="212121"/>
          <w:sz w:val="20"/>
          <w:szCs w:val="20"/>
          <w:shd w:val="clear" w:color="auto" w:fill="FFFFFF"/>
          <w:lang w:val="fr-CH"/>
        </w:rPr>
        <w:t xml:space="preserve">AP-HP, and </w:t>
      </w:r>
      <w:proofErr w:type="spellStart"/>
      <w:r w:rsidR="00B35602">
        <w:rPr>
          <w:rFonts w:cstheme="minorHAnsi"/>
          <w:color w:val="212121"/>
          <w:sz w:val="20"/>
          <w:szCs w:val="20"/>
          <w:shd w:val="clear" w:color="auto" w:fill="FFFFFF"/>
          <w:lang w:val="fr-CH"/>
        </w:rPr>
        <w:t>Private</w:t>
      </w:r>
      <w:proofErr w:type="spellEnd"/>
      <w:r w:rsidR="00B35602">
        <w:rPr>
          <w:rFonts w:cstheme="minorHAnsi"/>
          <w:color w:val="212121"/>
          <w:sz w:val="20"/>
          <w:szCs w:val="20"/>
          <w:shd w:val="clear" w:color="auto" w:fill="FFFFFF"/>
          <w:lang w:val="fr-CH"/>
        </w:rPr>
        <w:t xml:space="preserve"> Office, </w:t>
      </w:r>
      <w:r w:rsidR="00B35602" w:rsidRPr="002D5132">
        <w:rPr>
          <w:rFonts w:cstheme="minorHAnsi"/>
          <w:color w:val="212121"/>
          <w:sz w:val="20"/>
          <w:szCs w:val="20"/>
          <w:shd w:val="clear" w:color="auto" w:fill="FFFFFF"/>
          <w:lang w:val="fr-CH"/>
        </w:rPr>
        <w:t>Paris, France</w:t>
      </w:r>
    </w:p>
    <w:p w14:paraId="21215BE9" w14:textId="399C7BC3" w:rsidR="000E590B" w:rsidRPr="006A0414" w:rsidRDefault="0059691F" w:rsidP="00B35602">
      <w:pPr>
        <w:rPr>
          <w:rFonts w:cstheme="minorHAnsi"/>
          <w:color w:val="212121"/>
          <w:sz w:val="20"/>
          <w:szCs w:val="20"/>
          <w:shd w:val="clear" w:color="auto" w:fill="FFFFFF"/>
          <w:lang w:val="it-CH"/>
        </w:rPr>
      </w:pPr>
      <w:r w:rsidRPr="006A0414">
        <w:rPr>
          <w:rFonts w:cstheme="minorHAnsi"/>
          <w:color w:val="000000"/>
          <w:sz w:val="20"/>
          <w:szCs w:val="20"/>
          <w:shd w:val="clear" w:color="auto" w:fill="FFFFFF"/>
          <w:vertAlign w:val="superscript"/>
          <w:lang w:val="it-CH"/>
        </w:rPr>
        <w:t>1</w:t>
      </w:r>
      <w:r w:rsidR="00C11CB6" w:rsidRPr="006A0414">
        <w:rPr>
          <w:rFonts w:cstheme="minorHAnsi"/>
          <w:color w:val="000000"/>
          <w:sz w:val="20"/>
          <w:szCs w:val="20"/>
          <w:shd w:val="clear" w:color="auto" w:fill="FFFFFF"/>
          <w:vertAlign w:val="superscript"/>
          <w:lang w:val="it-CH"/>
        </w:rPr>
        <w:t>5</w:t>
      </w:r>
      <w:r w:rsidRPr="006A0414">
        <w:rPr>
          <w:rFonts w:cstheme="minorHAnsi"/>
          <w:color w:val="212121"/>
          <w:sz w:val="20"/>
          <w:szCs w:val="20"/>
          <w:shd w:val="clear" w:color="auto" w:fill="FFFFFF"/>
          <w:lang w:val="it-CH"/>
        </w:rPr>
        <w:t>Rheumatology Unit - San Pietro Fatebenefratelli Hospital, Rome, Italy</w:t>
      </w:r>
    </w:p>
    <w:p w14:paraId="115CD1BF" w14:textId="0556D5C8" w:rsidR="0059691F" w:rsidRPr="006C6F69" w:rsidRDefault="0059691F" w:rsidP="000B3CD7">
      <w:pPr>
        <w:jc w:val="both"/>
        <w:rPr>
          <w:rFonts w:cstheme="minorHAnsi"/>
          <w:color w:val="212121"/>
          <w:sz w:val="20"/>
          <w:szCs w:val="20"/>
          <w:shd w:val="clear" w:color="auto" w:fill="FFFFFF"/>
        </w:rPr>
      </w:pPr>
      <w:r w:rsidRPr="006C6F69">
        <w:rPr>
          <w:rFonts w:cstheme="minorHAnsi"/>
          <w:color w:val="000000"/>
          <w:sz w:val="20"/>
          <w:szCs w:val="20"/>
          <w:shd w:val="clear" w:color="auto" w:fill="FFFFFF"/>
          <w:vertAlign w:val="superscript"/>
        </w:rPr>
        <w:t>1</w:t>
      </w:r>
      <w:r w:rsidR="00C11CB6">
        <w:rPr>
          <w:rFonts w:cstheme="minorHAnsi"/>
          <w:color w:val="000000"/>
          <w:sz w:val="20"/>
          <w:szCs w:val="20"/>
          <w:shd w:val="clear" w:color="auto" w:fill="FFFFFF"/>
          <w:vertAlign w:val="superscript"/>
        </w:rPr>
        <w:t>6</w:t>
      </w:r>
      <w:r w:rsidRPr="006C6F69">
        <w:rPr>
          <w:rFonts w:cstheme="minorHAnsi"/>
          <w:color w:val="212121"/>
          <w:sz w:val="20"/>
          <w:szCs w:val="20"/>
          <w:shd w:val="clear" w:color="auto" w:fill="FFFFFF"/>
        </w:rPr>
        <w:t>Osteoarthritis Research Unit, University of Montreal Hospital Research Centre (CRCHUM)</w:t>
      </w:r>
      <w:r w:rsidR="00491356">
        <w:rPr>
          <w:rFonts w:cstheme="minorHAnsi"/>
          <w:color w:val="212121"/>
          <w:sz w:val="20"/>
          <w:szCs w:val="20"/>
          <w:shd w:val="clear" w:color="auto" w:fill="FFFFFF"/>
        </w:rPr>
        <w:t xml:space="preserve"> and Arthritis Division, University of Montreal Hospital Centre (CHUM)</w:t>
      </w:r>
      <w:r w:rsidRPr="006C6F69">
        <w:rPr>
          <w:rFonts w:cstheme="minorHAnsi"/>
          <w:color w:val="212121"/>
          <w:sz w:val="20"/>
          <w:szCs w:val="20"/>
          <w:shd w:val="clear" w:color="auto" w:fill="FFFFFF"/>
        </w:rPr>
        <w:t>, Montreal, Canada</w:t>
      </w:r>
    </w:p>
    <w:p w14:paraId="6FBFABC6" w14:textId="4E4DDD17" w:rsidR="00C11CB6" w:rsidRPr="00163399" w:rsidRDefault="00C11CB6" w:rsidP="000B3CD7">
      <w:pPr>
        <w:jc w:val="both"/>
        <w:rPr>
          <w:rFonts w:cstheme="minorHAnsi"/>
          <w:color w:val="000000"/>
          <w:sz w:val="20"/>
          <w:szCs w:val="20"/>
          <w:shd w:val="clear" w:color="auto" w:fill="FFFFFF"/>
        </w:rPr>
      </w:pPr>
      <w:r w:rsidRPr="00163399">
        <w:rPr>
          <w:rFonts w:ascii="Calibri" w:hAnsi="Calibri" w:cs="Calibri"/>
          <w:color w:val="000000"/>
          <w:sz w:val="20"/>
          <w:szCs w:val="20"/>
          <w:shd w:val="clear" w:color="auto" w:fill="FFFFFF"/>
          <w:vertAlign w:val="superscript"/>
        </w:rPr>
        <w:t>17</w:t>
      </w:r>
      <w:r w:rsidR="00163399" w:rsidRPr="00163399">
        <w:rPr>
          <w:rFonts w:ascii="Calibri" w:hAnsi="Calibri" w:cs="Calibri"/>
          <w:color w:val="000000"/>
          <w:sz w:val="20"/>
          <w:szCs w:val="20"/>
          <w:shd w:val="clear" w:color="auto" w:fill="FFFFFF"/>
          <w:lang w:val="en-US"/>
        </w:rPr>
        <w:t>Department of Diabetes, Nutrition and Metabolic disorders, Clinical pharmacology, University of Li</w:t>
      </w:r>
      <w:r w:rsidR="00731934">
        <w:rPr>
          <w:rFonts w:ascii="Calibri" w:hAnsi="Calibri" w:cs="Calibri"/>
          <w:color w:val="000000"/>
          <w:sz w:val="20"/>
          <w:szCs w:val="20"/>
          <w:shd w:val="clear" w:color="auto" w:fill="FFFFFF"/>
          <w:lang w:val="en-US"/>
        </w:rPr>
        <w:t>è</w:t>
      </w:r>
      <w:r w:rsidR="00163399" w:rsidRPr="00163399">
        <w:rPr>
          <w:rFonts w:ascii="Calibri" w:hAnsi="Calibri" w:cs="Calibri"/>
          <w:color w:val="000000"/>
          <w:sz w:val="20"/>
          <w:szCs w:val="20"/>
          <w:shd w:val="clear" w:color="auto" w:fill="FFFFFF"/>
          <w:lang w:val="en-US"/>
        </w:rPr>
        <w:t>ge, CHU de Liège, Liège, Belgium</w:t>
      </w:r>
    </w:p>
    <w:p w14:paraId="50CD4FAC" w14:textId="79F0310C" w:rsidR="006C6F69" w:rsidRPr="006A0414" w:rsidRDefault="0059691F" w:rsidP="000B3CD7">
      <w:pPr>
        <w:jc w:val="both"/>
        <w:rPr>
          <w:rFonts w:cstheme="minorHAnsi"/>
          <w:color w:val="212121"/>
          <w:sz w:val="20"/>
          <w:szCs w:val="20"/>
          <w:shd w:val="clear" w:color="auto" w:fill="FFFFFF"/>
          <w:lang w:val="fr-CH"/>
        </w:rPr>
      </w:pPr>
      <w:r w:rsidRPr="006A0414">
        <w:rPr>
          <w:rFonts w:cstheme="minorHAnsi"/>
          <w:color w:val="000000"/>
          <w:sz w:val="20"/>
          <w:szCs w:val="20"/>
          <w:shd w:val="clear" w:color="auto" w:fill="FFFFFF"/>
          <w:vertAlign w:val="superscript"/>
          <w:lang w:val="fr-CH"/>
        </w:rPr>
        <w:lastRenderedPageBreak/>
        <w:t>1</w:t>
      </w:r>
      <w:r w:rsidR="00C11CB6" w:rsidRPr="006A0414">
        <w:rPr>
          <w:rFonts w:cstheme="minorHAnsi"/>
          <w:color w:val="000000"/>
          <w:sz w:val="20"/>
          <w:szCs w:val="20"/>
          <w:shd w:val="clear" w:color="auto" w:fill="FFFFFF"/>
          <w:vertAlign w:val="superscript"/>
          <w:lang w:val="fr-CH"/>
        </w:rPr>
        <w:t>8</w:t>
      </w:r>
      <w:r w:rsidRPr="006A0414">
        <w:rPr>
          <w:rFonts w:cstheme="minorHAnsi"/>
          <w:color w:val="212121"/>
          <w:sz w:val="20"/>
          <w:szCs w:val="20"/>
          <w:shd w:val="clear" w:color="auto" w:fill="FFFFFF"/>
          <w:lang w:val="fr-CH"/>
        </w:rPr>
        <w:t xml:space="preserve">Service de Rééducation et de Réadaptation de l'Appareil Locomoteur et des Pathologies du Rachis, Hôpitaux Universitaires-Paris Centre, Groupe Hospitalier Cochin, Assistance Publique-Hôpitaux de Paris, </w:t>
      </w:r>
      <w:r w:rsidR="004466A2">
        <w:rPr>
          <w:rFonts w:cstheme="minorHAnsi"/>
          <w:color w:val="212121"/>
          <w:sz w:val="20"/>
          <w:szCs w:val="20"/>
          <w:shd w:val="clear" w:color="auto" w:fill="FFFFFF"/>
          <w:lang w:val="fr-CH"/>
        </w:rPr>
        <w:t xml:space="preserve">Université de Paris, INSERM U1124, </w:t>
      </w:r>
      <w:r w:rsidRPr="006A0414">
        <w:rPr>
          <w:rFonts w:cstheme="minorHAnsi"/>
          <w:color w:val="212121"/>
          <w:sz w:val="20"/>
          <w:szCs w:val="20"/>
          <w:shd w:val="clear" w:color="auto" w:fill="FFFFFF"/>
          <w:lang w:val="fr-CH"/>
        </w:rPr>
        <w:t>Paris, France</w:t>
      </w:r>
    </w:p>
    <w:p w14:paraId="6937FCD6" w14:textId="3E3715CE" w:rsidR="00C11CB6" w:rsidRPr="006C6F69" w:rsidRDefault="0059691F" w:rsidP="00C11CB6">
      <w:pPr>
        <w:jc w:val="both"/>
        <w:rPr>
          <w:rFonts w:cstheme="minorHAnsi"/>
          <w:color w:val="212121"/>
          <w:sz w:val="20"/>
          <w:szCs w:val="20"/>
          <w:shd w:val="clear" w:color="auto" w:fill="FFFFFF"/>
        </w:rPr>
      </w:pPr>
      <w:r w:rsidRPr="006C6F69">
        <w:rPr>
          <w:rFonts w:cstheme="minorHAnsi"/>
          <w:color w:val="000000"/>
          <w:sz w:val="20"/>
          <w:szCs w:val="20"/>
          <w:shd w:val="clear" w:color="auto" w:fill="FFFFFF"/>
          <w:vertAlign w:val="superscript"/>
        </w:rPr>
        <w:t>1</w:t>
      </w:r>
      <w:r w:rsidR="00C11CB6">
        <w:rPr>
          <w:rFonts w:cstheme="minorHAnsi"/>
          <w:color w:val="000000"/>
          <w:sz w:val="20"/>
          <w:szCs w:val="20"/>
          <w:shd w:val="clear" w:color="auto" w:fill="FFFFFF"/>
          <w:vertAlign w:val="superscript"/>
        </w:rPr>
        <w:t>9</w:t>
      </w:r>
      <w:r w:rsidR="00C11CB6">
        <w:rPr>
          <w:rFonts w:cstheme="minorHAnsi"/>
          <w:color w:val="212121"/>
          <w:sz w:val="20"/>
          <w:szCs w:val="20"/>
          <w:shd w:val="clear" w:color="auto" w:fill="FFFFFF"/>
        </w:rPr>
        <w:t>Division</w:t>
      </w:r>
      <w:r w:rsidR="00C11CB6" w:rsidRPr="006C6F69">
        <w:rPr>
          <w:rFonts w:cstheme="minorHAnsi"/>
          <w:color w:val="212121"/>
          <w:sz w:val="20"/>
          <w:szCs w:val="20"/>
          <w:shd w:val="clear" w:color="auto" w:fill="FFFFFF"/>
        </w:rPr>
        <w:t xml:space="preserve"> of Bone Diseases, Geneva University Hospitals and Faculty of Medicine, University of Geneva, Switzerland</w:t>
      </w:r>
    </w:p>
    <w:p w14:paraId="6F7A16D3" w14:textId="123D11FE" w:rsidR="0059691F" w:rsidRPr="00922EAC" w:rsidRDefault="00C11CB6" w:rsidP="000B3CD7">
      <w:pPr>
        <w:jc w:val="both"/>
        <w:rPr>
          <w:rFonts w:cstheme="minorHAnsi"/>
          <w:color w:val="212121"/>
          <w:sz w:val="20"/>
          <w:szCs w:val="20"/>
          <w:shd w:val="clear" w:color="auto" w:fill="FFFFFF"/>
        </w:rPr>
      </w:pPr>
      <w:r>
        <w:rPr>
          <w:rFonts w:cstheme="minorHAnsi"/>
          <w:color w:val="000000"/>
          <w:sz w:val="20"/>
          <w:szCs w:val="20"/>
          <w:shd w:val="clear" w:color="auto" w:fill="FFFFFF"/>
          <w:vertAlign w:val="superscript"/>
        </w:rPr>
        <w:t>20</w:t>
      </w:r>
      <w:r w:rsidR="00922EAC" w:rsidRPr="00922EAC">
        <w:rPr>
          <w:rFonts w:cstheme="minorHAnsi"/>
          <w:color w:val="000000"/>
          <w:sz w:val="20"/>
          <w:szCs w:val="20"/>
          <w:shd w:val="clear" w:color="auto" w:fill="FFFFFF"/>
        </w:rPr>
        <w:t xml:space="preserve">Division of Musculoskeletal, Internal Medicine and Oncological Rehabilitation, </w:t>
      </w:r>
      <w:proofErr w:type="spellStart"/>
      <w:r w:rsidR="00922EAC" w:rsidRPr="00922EAC">
        <w:rPr>
          <w:rFonts w:cstheme="minorHAnsi"/>
          <w:color w:val="000000"/>
          <w:sz w:val="20"/>
          <w:szCs w:val="20"/>
          <w:shd w:val="clear" w:color="auto" w:fill="FFFFFF"/>
        </w:rPr>
        <w:t>Leukerbad</w:t>
      </w:r>
      <w:proofErr w:type="spellEnd"/>
      <w:r w:rsidR="00922EAC" w:rsidRPr="00922EAC">
        <w:rPr>
          <w:rFonts w:cstheme="minorHAnsi"/>
          <w:color w:val="000000"/>
          <w:sz w:val="20"/>
          <w:szCs w:val="20"/>
          <w:shd w:val="clear" w:color="auto" w:fill="FFFFFF"/>
        </w:rPr>
        <w:t xml:space="preserve"> Clinic -Private Rehabilitation Clinic, 3954 </w:t>
      </w:r>
      <w:proofErr w:type="spellStart"/>
      <w:r w:rsidR="00922EAC" w:rsidRPr="00922EAC">
        <w:rPr>
          <w:rFonts w:cstheme="minorHAnsi"/>
          <w:color w:val="000000"/>
          <w:sz w:val="20"/>
          <w:szCs w:val="20"/>
          <w:shd w:val="clear" w:color="auto" w:fill="FFFFFF"/>
        </w:rPr>
        <w:t>Leukerbad</w:t>
      </w:r>
      <w:proofErr w:type="spellEnd"/>
      <w:r w:rsidR="00922EAC" w:rsidRPr="00922EAC">
        <w:rPr>
          <w:rFonts w:cstheme="minorHAnsi"/>
          <w:color w:val="000000"/>
          <w:sz w:val="20"/>
          <w:szCs w:val="20"/>
          <w:shd w:val="clear" w:color="auto" w:fill="FFFFFF"/>
        </w:rPr>
        <w:t>, Switzerland.</w:t>
      </w:r>
    </w:p>
    <w:p w14:paraId="056DBEAC" w14:textId="0E065D53" w:rsidR="0059691F" w:rsidRPr="006C6F69" w:rsidRDefault="00C11CB6" w:rsidP="000B3CD7">
      <w:pPr>
        <w:jc w:val="both"/>
        <w:rPr>
          <w:rFonts w:cstheme="minorHAnsi"/>
          <w:color w:val="212121"/>
          <w:sz w:val="20"/>
          <w:szCs w:val="20"/>
          <w:shd w:val="clear" w:color="auto" w:fill="FFFFFF"/>
        </w:rPr>
      </w:pPr>
      <w:r>
        <w:rPr>
          <w:rFonts w:cstheme="minorHAnsi"/>
          <w:color w:val="000000"/>
          <w:sz w:val="20"/>
          <w:szCs w:val="20"/>
          <w:shd w:val="clear" w:color="auto" w:fill="FFFFFF"/>
          <w:vertAlign w:val="superscript"/>
        </w:rPr>
        <w:t>21</w:t>
      </w:r>
      <w:r w:rsidR="0059691F" w:rsidRPr="006C6F69">
        <w:rPr>
          <w:rFonts w:cstheme="minorHAnsi"/>
          <w:color w:val="212121"/>
          <w:sz w:val="20"/>
          <w:szCs w:val="20"/>
          <w:shd w:val="clear" w:color="auto" w:fill="FFFFFF"/>
        </w:rPr>
        <w:t>Department of Internal Medicine, Geriatrics Section, University of Palermo, Palermo, Italy.</w:t>
      </w:r>
    </w:p>
    <w:p w14:paraId="4EC62E62" w14:textId="6848C0B2" w:rsidR="0059691F" w:rsidRPr="006C6F69" w:rsidRDefault="00C11CB6" w:rsidP="000B3CD7">
      <w:pPr>
        <w:jc w:val="both"/>
        <w:rPr>
          <w:rFonts w:cstheme="minorHAnsi"/>
          <w:color w:val="212121"/>
          <w:sz w:val="20"/>
          <w:szCs w:val="20"/>
          <w:shd w:val="clear" w:color="auto" w:fill="FFFFFF"/>
        </w:rPr>
      </w:pPr>
      <w:r>
        <w:rPr>
          <w:rFonts w:cstheme="minorHAnsi"/>
          <w:color w:val="000000"/>
          <w:sz w:val="20"/>
          <w:szCs w:val="20"/>
          <w:shd w:val="clear" w:color="auto" w:fill="FFFFFF"/>
          <w:vertAlign w:val="superscript"/>
        </w:rPr>
        <w:t>22</w:t>
      </w:r>
      <w:r w:rsidR="006C6F69" w:rsidRPr="006C6F69">
        <w:rPr>
          <w:rFonts w:cstheme="minorHAnsi"/>
          <w:color w:val="212121"/>
          <w:sz w:val="20"/>
          <w:szCs w:val="20"/>
          <w:shd w:val="clear" w:color="auto" w:fill="FFFFFF"/>
        </w:rPr>
        <w:t>Medical Faculty, Department of Pharmacology and Toxicology, Medical University Sofia, Sofia, Bulgaria</w:t>
      </w:r>
    </w:p>
    <w:p w14:paraId="00760AA1" w14:textId="77777777" w:rsidR="00491356" w:rsidRDefault="00491356" w:rsidP="00491356">
      <w:pPr>
        <w:jc w:val="both"/>
        <w:rPr>
          <w:rFonts w:cstheme="minorHAnsi"/>
          <w:color w:val="212121"/>
          <w:sz w:val="20"/>
          <w:szCs w:val="20"/>
          <w:shd w:val="clear" w:color="auto" w:fill="FFFFFF"/>
        </w:rPr>
      </w:pPr>
      <w:r w:rsidRPr="006C6F69">
        <w:rPr>
          <w:rFonts w:cstheme="minorHAnsi"/>
          <w:color w:val="000000"/>
          <w:sz w:val="20"/>
          <w:szCs w:val="20"/>
          <w:shd w:val="clear" w:color="auto" w:fill="FFFFFF"/>
          <w:vertAlign w:val="superscript"/>
        </w:rPr>
        <w:t>2</w:t>
      </w:r>
      <w:r>
        <w:rPr>
          <w:rFonts w:cstheme="minorHAnsi"/>
          <w:color w:val="000000"/>
          <w:sz w:val="20"/>
          <w:szCs w:val="20"/>
          <w:shd w:val="clear" w:color="auto" w:fill="FFFFFF"/>
          <w:vertAlign w:val="superscript"/>
        </w:rPr>
        <w:t>3</w:t>
      </w:r>
      <w:r w:rsidRPr="006C6F69">
        <w:rPr>
          <w:rFonts w:cstheme="minorHAnsi"/>
          <w:color w:val="212121"/>
          <w:sz w:val="20"/>
          <w:szCs w:val="20"/>
          <w:shd w:val="clear" w:color="auto" w:fill="FFFFFF"/>
        </w:rPr>
        <w:t xml:space="preserve">Research Unit of Medical Imaging, Physics and Technology, Faculty of Medicine, University of Oulu, Oulu, </w:t>
      </w:r>
      <w:r w:rsidRPr="0048358C">
        <w:rPr>
          <w:rFonts w:cstheme="minorHAnsi"/>
          <w:color w:val="212121"/>
          <w:sz w:val="20"/>
          <w:szCs w:val="20"/>
          <w:shd w:val="clear" w:color="auto" w:fill="FFFFFF"/>
        </w:rPr>
        <w:t>FI-90014</w:t>
      </w:r>
      <w:r>
        <w:rPr>
          <w:rFonts w:cstheme="minorHAnsi"/>
          <w:color w:val="212121"/>
          <w:sz w:val="20"/>
          <w:szCs w:val="20"/>
          <w:shd w:val="clear" w:color="auto" w:fill="FFFFFF"/>
        </w:rPr>
        <w:t xml:space="preserve">, </w:t>
      </w:r>
      <w:r w:rsidRPr="006C6F69">
        <w:rPr>
          <w:rFonts w:cstheme="minorHAnsi"/>
          <w:color w:val="212121"/>
          <w:sz w:val="20"/>
          <w:szCs w:val="20"/>
          <w:shd w:val="clear" w:color="auto" w:fill="FFFFFF"/>
        </w:rPr>
        <w:t>Finland</w:t>
      </w:r>
    </w:p>
    <w:p w14:paraId="4B8284F3" w14:textId="77777777" w:rsidR="00491356" w:rsidRDefault="00491356" w:rsidP="00491356">
      <w:pPr>
        <w:jc w:val="both"/>
        <w:rPr>
          <w:rFonts w:cstheme="minorHAnsi"/>
          <w:color w:val="000000"/>
          <w:sz w:val="20"/>
          <w:szCs w:val="20"/>
          <w:shd w:val="clear" w:color="auto" w:fill="FFFFFF"/>
        </w:rPr>
      </w:pPr>
      <w:r w:rsidRPr="006C6F69">
        <w:rPr>
          <w:rFonts w:cstheme="minorHAnsi"/>
          <w:color w:val="000000"/>
          <w:sz w:val="20"/>
          <w:szCs w:val="20"/>
          <w:shd w:val="clear" w:color="auto" w:fill="FFFFFF"/>
          <w:vertAlign w:val="superscript"/>
        </w:rPr>
        <w:t>2</w:t>
      </w:r>
      <w:r>
        <w:rPr>
          <w:rFonts w:cstheme="minorHAnsi"/>
          <w:color w:val="000000"/>
          <w:sz w:val="20"/>
          <w:szCs w:val="20"/>
          <w:shd w:val="clear" w:color="auto" w:fill="FFFFFF"/>
          <w:vertAlign w:val="superscript"/>
        </w:rPr>
        <w:t>4</w:t>
      </w:r>
      <w:r w:rsidRPr="0048358C">
        <w:rPr>
          <w:rFonts w:cstheme="minorHAnsi"/>
          <w:color w:val="000000"/>
          <w:sz w:val="20"/>
          <w:szCs w:val="20"/>
          <w:shd w:val="clear" w:color="auto" w:fill="FFFFFF"/>
        </w:rPr>
        <w:t>Department of Regenerative Medicine, State Research Institute Centre for Innovative Medicine, LT-08406 Vilnius, Lithuania</w:t>
      </w:r>
    </w:p>
    <w:p w14:paraId="69333C89" w14:textId="77777777" w:rsidR="00491356" w:rsidRDefault="00491356" w:rsidP="00491356">
      <w:pPr>
        <w:jc w:val="both"/>
        <w:rPr>
          <w:rFonts w:cstheme="minorHAnsi"/>
          <w:color w:val="000000"/>
          <w:sz w:val="20"/>
          <w:szCs w:val="20"/>
          <w:shd w:val="clear" w:color="auto" w:fill="FFFFFF"/>
        </w:rPr>
      </w:pPr>
      <w:r w:rsidRPr="006C6F69">
        <w:rPr>
          <w:rFonts w:cstheme="minorHAnsi"/>
          <w:color w:val="000000"/>
          <w:sz w:val="20"/>
          <w:szCs w:val="20"/>
          <w:shd w:val="clear" w:color="auto" w:fill="FFFFFF"/>
          <w:vertAlign w:val="superscript"/>
        </w:rPr>
        <w:t>2</w:t>
      </w:r>
      <w:r>
        <w:rPr>
          <w:rFonts w:cstheme="minorHAnsi"/>
          <w:color w:val="000000"/>
          <w:sz w:val="20"/>
          <w:szCs w:val="20"/>
          <w:shd w:val="clear" w:color="auto" w:fill="FFFFFF"/>
          <w:vertAlign w:val="superscript"/>
        </w:rPr>
        <w:t>5</w:t>
      </w:r>
      <w:r w:rsidRPr="0048358C">
        <w:rPr>
          <w:rFonts w:cstheme="minorHAnsi"/>
          <w:color w:val="000000"/>
          <w:sz w:val="20"/>
          <w:szCs w:val="20"/>
          <w:shd w:val="clear" w:color="auto" w:fill="FFFFFF"/>
        </w:rPr>
        <w:t xml:space="preserve">Departments of </w:t>
      </w:r>
      <w:proofErr w:type="spellStart"/>
      <w:r w:rsidRPr="0048358C">
        <w:rPr>
          <w:rFonts w:cstheme="minorHAnsi"/>
          <w:color w:val="000000"/>
          <w:sz w:val="20"/>
          <w:szCs w:val="20"/>
          <w:shd w:val="clear" w:color="auto" w:fill="FFFFFF"/>
        </w:rPr>
        <w:t>Orthopedics</w:t>
      </w:r>
      <w:proofErr w:type="spellEnd"/>
      <w:r w:rsidRPr="0048358C">
        <w:rPr>
          <w:rFonts w:cstheme="minorHAnsi"/>
          <w:color w:val="000000"/>
          <w:sz w:val="20"/>
          <w:szCs w:val="20"/>
          <w:shd w:val="clear" w:color="auto" w:fill="FFFFFF"/>
        </w:rPr>
        <w:t xml:space="preserve">, Rheumatology and Clinical Immunology, University Medical </w:t>
      </w:r>
      <w:proofErr w:type="spellStart"/>
      <w:r w:rsidRPr="0048358C">
        <w:rPr>
          <w:rFonts w:cstheme="minorHAnsi"/>
          <w:color w:val="000000"/>
          <w:sz w:val="20"/>
          <w:szCs w:val="20"/>
          <w:shd w:val="clear" w:color="auto" w:fill="FFFFFF"/>
        </w:rPr>
        <w:t>Center</w:t>
      </w:r>
      <w:proofErr w:type="spellEnd"/>
      <w:r w:rsidRPr="0048358C">
        <w:rPr>
          <w:rFonts w:cstheme="minorHAnsi"/>
          <w:color w:val="000000"/>
          <w:sz w:val="20"/>
          <w:szCs w:val="20"/>
          <w:shd w:val="clear" w:color="auto" w:fill="FFFFFF"/>
        </w:rPr>
        <w:t xml:space="preserve"> Utrecht, 3584 CX Utrecht, The Netherlands</w:t>
      </w:r>
    </w:p>
    <w:p w14:paraId="6DA64C67" w14:textId="77777777" w:rsidR="00491356" w:rsidRPr="006C6F69" w:rsidRDefault="00491356" w:rsidP="00491356">
      <w:pPr>
        <w:jc w:val="both"/>
        <w:rPr>
          <w:rFonts w:cstheme="minorHAnsi"/>
          <w:color w:val="000000"/>
          <w:sz w:val="20"/>
          <w:szCs w:val="20"/>
          <w:shd w:val="clear" w:color="auto" w:fill="FFFFFF"/>
        </w:rPr>
      </w:pPr>
      <w:r w:rsidRPr="006C6F69">
        <w:rPr>
          <w:rFonts w:cstheme="minorHAnsi"/>
          <w:color w:val="000000"/>
          <w:sz w:val="20"/>
          <w:szCs w:val="20"/>
          <w:shd w:val="clear" w:color="auto" w:fill="FFFFFF"/>
          <w:vertAlign w:val="superscript"/>
        </w:rPr>
        <w:t>2</w:t>
      </w:r>
      <w:r>
        <w:rPr>
          <w:rFonts w:cstheme="minorHAnsi"/>
          <w:color w:val="000000"/>
          <w:sz w:val="20"/>
          <w:szCs w:val="20"/>
          <w:shd w:val="clear" w:color="auto" w:fill="FFFFFF"/>
          <w:vertAlign w:val="superscript"/>
        </w:rPr>
        <w:t>6</w:t>
      </w:r>
      <w:r w:rsidRPr="0048358C">
        <w:rPr>
          <w:rFonts w:cstheme="minorHAnsi"/>
          <w:color w:val="000000"/>
          <w:sz w:val="20"/>
          <w:szCs w:val="20"/>
          <w:shd w:val="clear" w:color="auto" w:fill="FFFFFF"/>
        </w:rPr>
        <w:t xml:space="preserve">Department of Joint Surgery, The First Affiliated Hospital of Sun </w:t>
      </w:r>
      <w:proofErr w:type="spellStart"/>
      <w:r w:rsidRPr="0048358C">
        <w:rPr>
          <w:rFonts w:cstheme="minorHAnsi"/>
          <w:color w:val="000000"/>
          <w:sz w:val="20"/>
          <w:szCs w:val="20"/>
          <w:shd w:val="clear" w:color="auto" w:fill="FFFFFF"/>
        </w:rPr>
        <w:t>Yat-sen</w:t>
      </w:r>
      <w:proofErr w:type="spellEnd"/>
      <w:r w:rsidRPr="0048358C">
        <w:rPr>
          <w:rFonts w:cstheme="minorHAnsi"/>
          <w:color w:val="000000"/>
          <w:sz w:val="20"/>
          <w:szCs w:val="20"/>
          <w:shd w:val="clear" w:color="auto" w:fill="FFFFFF"/>
        </w:rPr>
        <w:t xml:space="preserve"> University, Guangzhou 510080, China</w:t>
      </w:r>
    </w:p>
    <w:p w14:paraId="619A0B15" w14:textId="77777777" w:rsidR="00F1267E" w:rsidRDefault="00F1267E" w:rsidP="000B3CD7">
      <w:pPr>
        <w:pStyle w:val="Heading2"/>
        <w:jc w:val="both"/>
        <w:rPr>
          <w:shd w:val="clear" w:color="auto" w:fill="FFFFFF"/>
        </w:rPr>
      </w:pPr>
    </w:p>
    <w:p w14:paraId="3DDEFE01" w14:textId="06716E06" w:rsidR="00CF40AE" w:rsidRDefault="00CF40AE" w:rsidP="000B3CD7">
      <w:pPr>
        <w:pStyle w:val="Heading2"/>
        <w:jc w:val="both"/>
        <w:rPr>
          <w:shd w:val="clear" w:color="auto" w:fill="FFFFFF"/>
        </w:rPr>
      </w:pPr>
      <w:r>
        <w:rPr>
          <w:shd w:val="clear" w:color="auto" w:fill="FFFFFF"/>
        </w:rPr>
        <w:t>Corresponding author</w:t>
      </w:r>
      <w:r w:rsidR="00491356">
        <w:rPr>
          <w:shd w:val="clear" w:color="auto" w:fill="FFFFFF"/>
        </w:rPr>
        <w:t xml:space="preserve"> (*)</w:t>
      </w:r>
    </w:p>
    <w:p w14:paraId="2B237CAA" w14:textId="6FF95D8D" w:rsidR="00B64995" w:rsidRPr="000023A0" w:rsidRDefault="00B64995" w:rsidP="00B64995">
      <w:pPr>
        <w:spacing w:before="100" w:beforeAutospacing="1" w:after="100" w:afterAutospacing="1" w:line="360" w:lineRule="auto"/>
        <w:jc w:val="both"/>
        <w:rPr>
          <w:rFonts w:cstheme="minorHAnsi"/>
        </w:rPr>
      </w:pPr>
      <w:r w:rsidRPr="000023A0">
        <w:rPr>
          <w:rFonts w:cstheme="minorHAnsi"/>
        </w:rPr>
        <w:t xml:space="preserve">Professor Cyrus Cooper, Professor of Rheumatology and Director of the MRC Lifecourse Epidemiology </w:t>
      </w:r>
      <w:r>
        <w:rPr>
          <w:rFonts w:cstheme="minorHAnsi"/>
        </w:rPr>
        <w:t>Centre</w:t>
      </w:r>
      <w:r w:rsidRPr="000023A0">
        <w:rPr>
          <w:rFonts w:cstheme="minorHAnsi"/>
        </w:rPr>
        <w:t xml:space="preserve">, </w:t>
      </w:r>
      <w:proofErr w:type="spellStart"/>
      <w:r w:rsidRPr="000023A0">
        <w:rPr>
          <w:rFonts w:cstheme="minorHAnsi"/>
        </w:rPr>
        <w:t>Tremona</w:t>
      </w:r>
      <w:proofErr w:type="spellEnd"/>
      <w:r w:rsidRPr="000023A0">
        <w:rPr>
          <w:rFonts w:cstheme="minorHAnsi"/>
        </w:rPr>
        <w:t xml:space="preserve"> Road, Southampton, SO16 6YD</w:t>
      </w:r>
    </w:p>
    <w:p w14:paraId="0B72485F" w14:textId="77777777" w:rsidR="00B64995" w:rsidRPr="000023A0" w:rsidRDefault="00B64995" w:rsidP="00B64995">
      <w:pPr>
        <w:spacing w:before="100" w:beforeAutospacing="1" w:after="100" w:afterAutospacing="1" w:line="360" w:lineRule="auto"/>
        <w:jc w:val="both"/>
        <w:rPr>
          <w:rFonts w:cstheme="minorHAnsi"/>
        </w:rPr>
      </w:pPr>
      <w:r w:rsidRPr="000023A0">
        <w:rPr>
          <w:rFonts w:cstheme="minorHAnsi"/>
        </w:rPr>
        <w:t>Telephone: 02380777624</w:t>
      </w:r>
    </w:p>
    <w:p w14:paraId="3A4F2A58" w14:textId="77777777" w:rsidR="00B64995" w:rsidRPr="000023A0" w:rsidRDefault="00B64995" w:rsidP="00B64995">
      <w:pPr>
        <w:spacing w:before="100" w:beforeAutospacing="1" w:after="100" w:afterAutospacing="1" w:line="360" w:lineRule="auto"/>
        <w:jc w:val="both"/>
        <w:rPr>
          <w:rFonts w:cstheme="minorHAnsi"/>
        </w:rPr>
      </w:pPr>
      <w:r w:rsidRPr="000023A0">
        <w:rPr>
          <w:rFonts w:cstheme="minorHAnsi"/>
        </w:rPr>
        <w:t xml:space="preserve">Email: </w:t>
      </w:r>
      <w:hyperlink r:id="rId7" w:history="1">
        <w:r w:rsidRPr="000023A0">
          <w:rPr>
            <w:rStyle w:val="Hyperlink"/>
            <w:rFonts w:cstheme="minorHAnsi"/>
          </w:rPr>
          <w:t>cc@mrc.soton.ac.uk</w:t>
        </w:r>
      </w:hyperlink>
    </w:p>
    <w:p w14:paraId="643B4C56" w14:textId="77777777" w:rsidR="00F1267E" w:rsidRDefault="00F1267E">
      <w:pPr>
        <w:rPr>
          <w:rFonts w:asciiTheme="majorHAnsi" w:eastAsiaTheme="majorEastAsia" w:hAnsiTheme="majorHAnsi" w:cstheme="majorBidi"/>
          <w:color w:val="2F5496" w:themeColor="accent1" w:themeShade="BF"/>
          <w:sz w:val="26"/>
          <w:szCs w:val="26"/>
          <w:shd w:val="clear" w:color="auto" w:fill="FFFFFF"/>
        </w:rPr>
      </w:pPr>
      <w:r>
        <w:rPr>
          <w:shd w:val="clear" w:color="auto" w:fill="FFFFFF"/>
        </w:rPr>
        <w:br w:type="page"/>
      </w:r>
    </w:p>
    <w:p w14:paraId="111910B7" w14:textId="6DA81505" w:rsidR="00CF40AE" w:rsidRDefault="00CF40AE" w:rsidP="000B3CD7">
      <w:pPr>
        <w:pStyle w:val="Heading2"/>
        <w:jc w:val="both"/>
        <w:rPr>
          <w:shd w:val="clear" w:color="auto" w:fill="FFFFFF"/>
        </w:rPr>
      </w:pPr>
      <w:r>
        <w:rPr>
          <w:shd w:val="clear" w:color="auto" w:fill="FFFFFF"/>
        </w:rPr>
        <w:lastRenderedPageBreak/>
        <w:t>Abstract</w:t>
      </w:r>
    </w:p>
    <w:p w14:paraId="5AF8FC06" w14:textId="52B44952" w:rsidR="00A91B91" w:rsidRDefault="00A91B91" w:rsidP="00F1267E">
      <w:pPr>
        <w:spacing w:line="360" w:lineRule="auto"/>
        <w:jc w:val="both"/>
      </w:pPr>
      <w:r>
        <w:t xml:space="preserve">Hand osteoarthritis is the most common joint condition and is associated with significant morbidity. It is of paramount importance that patients are thoroughly assessed and examined when complaining of hand stiffness, pain, deformity or </w:t>
      </w:r>
      <w:r w:rsidR="000D23B8">
        <w:t xml:space="preserve">disability </w:t>
      </w:r>
      <w:r>
        <w:t xml:space="preserve">and that the patient’s concerns and expectations are addressed by the healthcare professional. </w:t>
      </w:r>
    </w:p>
    <w:p w14:paraId="46FD765C" w14:textId="0597DC40" w:rsidR="001A60E9" w:rsidRDefault="001A60E9" w:rsidP="00F1267E">
      <w:pPr>
        <w:spacing w:line="360" w:lineRule="auto"/>
        <w:jc w:val="both"/>
      </w:pPr>
      <w:r>
        <w:t xml:space="preserve">In 2019 the American College of Rheumatology and Arthritis Foundation (ACR/AF) produced guidelines which included recommendations for the treatment of hand osteoarthritis. </w:t>
      </w:r>
      <w:r w:rsidR="00D00E79">
        <w:t>A</w:t>
      </w:r>
      <w:r w:rsidR="000E4FF9">
        <w:t>n ESCEO expert working group</w:t>
      </w:r>
      <w:r w:rsidR="007C3FC5">
        <w:t xml:space="preserve"> </w:t>
      </w:r>
      <w:r w:rsidR="003406F5">
        <w:t>(</w:t>
      </w:r>
      <w:r w:rsidR="007C3FC5">
        <w:t xml:space="preserve">including </w:t>
      </w:r>
      <w:r w:rsidR="006A0414">
        <w:t>patients</w:t>
      </w:r>
      <w:r w:rsidR="003406F5">
        <w:t>)</w:t>
      </w:r>
      <w:r w:rsidR="006A0414">
        <w:t xml:space="preserve"> </w:t>
      </w:r>
      <w:r w:rsidR="000E4FF9">
        <w:t>was convened</w:t>
      </w:r>
      <w:r w:rsidR="00935586">
        <w:t xml:space="preserve"> and composed this paper with the aim</w:t>
      </w:r>
      <w:r w:rsidR="000E4FF9">
        <w:t xml:space="preserve"> to assess whether these guidelines were appropriate for the treatment of hand osteoarthritis therapy </w:t>
      </w:r>
      <w:r w:rsidR="00B743BE">
        <w:t xml:space="preserve">in Europe </w:t>
      </w:r>
      <w:r w:rsidR="000E4FF9">
        <w:t>and whether they met with the ESCEO patient-cent</w:t>
      </w:r>
      <w:r w:rsidR="00F32F41">
        <w:t>e</w:t>
      </w:r>
      <w:r w:rsidR="000E4FF9">
        <w:t>red approach.</w:t>
      </w:r>
    </w:p>
    <w:p w14:paraId="6CDD5632" w14:textId="5F1A7F25" w:rsidR="000E4FF9" w:rsidRDefault="00F1267E" w:rsidP="00F1267E">
      <w:pPr>
        <w:spacing w:line="360" w:lineRule="auto"/>
        <w:jc w:val="both"/>
      </w:pPr>
      <w:r>
        <w:t>Indeed, p</w:t>
      </w:r>
      <w:r w:rsidR="00A91B91">
        <w:t xml:space="preserve">atients are the key stakeholders in healthcare and eliciting the patient’s preference is vital in the context of an individual consultation but also for informing research and </w:t>
      </w:r>
      <w:proofErr w:type="gramStart"/>
      <w:r w:rsidR="00A91B91">
        <w:t>policy-making</w:t>
      </w:r>
      <w:proofErr w:type="gramEnd"/>
      <w:r w:rsidR="00A91B91">
        <w:t xml:space="preserve">. </w:t>
      </w:r>
      <w:r w:rsidR="000E4FF9">
        <w:t>The patients involved in this working group emphasised the often</w:t>
      </w:r>
      <w:r w:rsidR="004509C3">
        <w:t>-</w:t>
      </w:r>
      <w:r w:rsidR="000E4FF9">
        <w:t xml:space="preserve">neglected area of aesthetic changes in hand osteoarthritis, importance of developing pharmacological therapies which </w:t>
      </w:r>
      <w:r w:rsidR="0025052A">
        <w:t>can</w:t>
      </w:r>
      <w:r w:rsidR="000E4FF9">
        <w:t xml:space="preserve"> alleviate pain and </w:t>
      </w:r>
      <w:r w:rsidR="000D23B8">
        <w:t xml:space="preserve">disability </w:t>
      </w:r>
      <w:r w:rsidR="000E4FF9">
        <w:t xml:space="preserve">and the </w:t>
      </w:r>
      <w:r w:rsidR="004509C3">
        <w:t xml:space="preserve">need of the </w:t>
      </w:r>
      <w:r w:rsidR="000E4FF9">
        <w:t xml:space="preserve">freedom to choose </w:t>
      </w:r>
      <w:r w:rsidR="004509C3">
        <w:t>which approach (out of pharmacological, surgical or non-pharmacological) they wished to pursue.</w:t>
      </w:r>
    </w:p>
    <w:p w14:paraId="080B1386" w14:textId="214AA842" w:rsidR="001A60E9" w:rsidRPr="00A91B91" w:rsidRDefault="000E4FF9" w:rsidP="00F1267E">
      <w:pPr>
        <w:spacing w:line="360" w:lineRule="auto"/>
        <w:jc w:val="both"/>
      </w:pPr>
      <w:r>
        <w:t>Following robust appraisal, i</w:t>
      </w:r>
      <w:r w:rsidR="001A60E9">
        <w:t xml:space="preserve">t was recommended that the ACR/AF guidelines were suitable for a European context </w:t>
      </w:r>
      <w:r w:rsidR="003406F5">
        <w:t xml:space="preserve">(as described within the body of the manuscript) </w:t>
      </w:r>
      <w:r w:rsidR="001A60E9">
        <w:t>and it was emphasised that patient preference</w:t>
      </w:r>
      <w:r w:rsidR="001343AB">
        <w:t>s</w:t>
      </w:r>
      <w:r w:rsidR="001A60E9">
        <w:t xml:space="preserve"> </w:t>
      </w:r>
      <w:r w:rsidR="001343AB">
        <w:t>are</w:t>
      </w:r>
      <w:r w:rsidR="001A60E9">
        <w:t xml:space="preserve"> key to the success of individual consultations, future research and future </w:t>
      </w:r>
      <w:proofErr w:type="gramStart"/>
      <w:r w:rsidR="001A60E9">
        <w:t>policy-making</w:t>
      </w:r>
      <w:proofErr w:type="gramEnd"/>
      <w:r w:rsidR="001A60E9">
        <w:t>.</w:t>
      </w:r>
    </w:p>
    <w:p w14:paraId="19E07B6F" w14:textId="4C86D020" w:rsidR="00CF40AE" w:rsidRDefault="00CF40AE" w:rsidP="000B3CD7">
      <w:pPr>
        <w:pStyle w:val="Heading2"/>
        <w:jc w:val="both"/>
        <w:rPr>
          <w:shd w:val="clear" w:color="auto" w:fill="FFFFFF"/>
        </w:rPr>
      </w:pPr>
      <w:r>
        <w:rPr>
          <w:shd w:val="clear" w:color="auto" w:fill="FFFFFF"/>
        </w:rPr>
        <w:t>Key words</w:t>
      </w:r>
    </w:p>
    <w:p w14:paraId="61478E6F" w14:textId="77777777" w:rsidR="0025052A" w:rsidRPr="00B64995" w:rsidRDefault="0025052A" w:rsidP="0025052A">
      <w:r>
        <w:t>Hand; osteoarthritis; management; patient-centered; treatment guideline</w:t>
      </w:r>
    </w:p>
    <w:p w14:paraId="62D28134" w14:textId="77777777" w:rsidR="0025052A" w:rsidRDefault="0025052A">
      <w:pPr>
        <w:rPr>
          <w:rFonts w:asciiTheme="majorHAnsi" w:eastAsiaTheme="majorEastAsia" w:hAnsiTheme="majorHAnsi" w:cstheme="majorBidi"/>
          <w:color w:val="2F5496" w:themeColor="accent1" w:themeShade="BF"/>
          <w:sz w:val="26"/>
          <w:szCs w:val="26"/>
          <w:shd w:val="clear" w:color="auto" w:fill="FFFFFF"/>
        </w:rPr>
      </w:pPr>
      <w:r>
        <w:rPr>
          <w:shd w:val="clear" w:color="auto" w:fill="FFFFFF"/>
        </w:rPr>
        <w:br w:type="page"/>
      </w:r>
    </w:p>
    <w:p w14:paraId="5F5B0395" w14:textId="155B18C9" w:rsidR="00CF40AE" w:rsidRDefault="00CF40AE" w:rsidP="00D13C65">
      <w:pPr>
        <w:pStyle w:val="Heading2"/>
        <w:spacing w:line="360" w:lineRule="auto"/>
        <w:jc w:val="both"/>
        <w:rPr>
          <w:shd w:val="clear" w:color="auto" w:fill="FFFFFF"/>
        </w:rPr>
      </w:pPr>
      <w:r>
        <w:rPr>
          <w:shd w:val="clear" w:color="auto" w:fill="FFFFFF"/>
        </w:rPr>
        <w:lastRenderedPageBreak/>
        <w:t>Introduction</w:t>
      </w:r>
    </w:p>
    <w:p w14:paraId="42AC30EB" w14:textId="598A12A6" w:rsidR="00825472" w:rsidRDefault="00C17EA6" w:rsidP="00D13C65">
      <w:pPr>
        <w:spacing w:line="360" w:lineRule="auto"/>
        <w:jc w:val="both"/>
      </w:pPr>
      <w:r>
        <w:t>Hand o</w:t>
      </w:r>
      <w:r w:rsidR="00CF40AE">
        <w:t xml:space="preserve">steoarthritis is </w:t>
      </w:r>
      <w:r w:rsidR="00F1267E">
        <w:t xml:space="preserve">a highly prevalent </w:t>
      </w:r>
      <w:r w:rsidR="00890AB8">
        <w:t>disease</w:t>
      </w:r>
      <w:r w:rsidR="00890AB8">
        <w:fldChar w:fldCharType="begin">
          <w:fldData xml:space="preserve">PEVuZE5vdGU+PENpdGU+PEF1dGhvcj5IYXVnZW48L0F1dGhvcj48WWVhcj4yMDExPC9ZZWFyPjxS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</w:fldData>
        </w:fldChar>
      </w:r>
      <w:r w:rsidR="00904CFB">
        <w:instrText xml:space="preserve"> ADDIN EN.CITE </w:instrText>
      </w:r>
      <w:r w:rsidR="00904CFB">
        <w:fldChar w:fldCharType="begin">
          <w:fldData xml:space="preserve">PEVuZE5vdGU+PENpdGU+PEF1dGhvcj5IYXVnZW48L0F1dGhvcj48WWVhcj4yMDExPC9ZZWFyPjxS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</w:fldData>
        </w:fldChar>
      </w:r>
      <w:r w:rsidR="00904CFB">
        <w:instrText xml:space="preserve"> ADDIN EN.CITE.DATA </w:instrText>
      </w:r>
      <w:r w:rsidR="00904CFB">
        <w:fldChar w:fldCharType="end"/>
      </w:r>
      <w:r w:rsidR="00890AB8">
        <w:fldChar w:fldCharType="separate"/>
      </w:r>
      <w:r w:rsidR="00904CFB">
        <w:rPr>
          <w:noProof/>
        </w:rPr>
        <w:t>[1]</w:t>
      </w:r>
      <w:r w:rsidR="00890AB8">
        <w:fldChar w:fldCharType="end"/>
      </w:r>
      <w:r w:rsidR="00CF40AE">
        <w:t xml:space="preserve"> and </w:t>
      </w:r>
      <w:r w:rsidR="00F32F41">
        <w:t xml:space="preserve">is </w:t>
      </w:r>
      <w:r w:rsidR="00CF40AE">
        <w:t xml:space="preserve">associated with </w:t>
      </w:r>
      <w:r w:rsidR="003E1270">
        <w:t xml:space="preserve">substantial </w:t>
      </w:r>
      <w:r w:rsidR="000D000A" w:rsidRPr="000D000A">
        <w:t>morbidity</w:t>
      </w:r>
      <w:r w:rsidR="003E1270">
        <w:fldChar w:fldCharType="begin">
          <w:fldData xml:space="preserve">PEVuZE5vdGU+PENpdGU+PEF1dGhvcj5Ld29rPC9BdXRob3I+PFllYXI+MjAxMzwvWWVhcj48UmVj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</w:fldData>
        </w:fldChar>
      </w:r>
      <w:r w:rsidR="00904CFB">
        <w:instrText xml:space="preserve"> ADDIN EN.CITE </w:instrText>
      </w:r>
      <w:r w:rsidR="00904CFB">
        <w:fldChar w:fldCharType="begin">
          <w:fldData xml:space="preserve">PEVuZE5vdGU+PENpdGU+PEF1dGhvcj5Ld29rPC9BdXRob3I+PFllYXI+MjAxMzwvWWVhcj48UmVj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</w:fldData>
        </w:fldChar>
      </w:r>
      <w:r w:rsidR="00904CFB">
        <w:instrText xml:space="preserve"> ADDIN EN.CITE.DATA </w:instrText>
      </w:r>
      <w:r w:rsidR="00904CFB">
        <w:fldChar w:fldCharType="end"/>
      </w:r>
      <w:r w:rsidR="003E1270">
        <w:fldChar w:fldCharType="separate"/>
      </w:r>
      <w:r w:rsidR="00904CFB">
        <w:rPr>
          <w:noProof/>
        </w:rPr>
        <w:t>[2, 3]</w:t>
      </w:r>
      <w:r w:rsidR="003E1270">
        <w:fldChar w:fldCharType="end"/>
      </w:r>
      <w:r w:rsidR="000D000A" w:rsidRPr="000D000A">
        <w:t xml:space="preserve">. </w:t>
      </w:r>
      <w:r w:rsidR="003E1270">
        <w:t xml:space="preserve">It can be diagnosed radiographically or clinically with the </w:t>
      </w:r>
      <w:r w:rsidR="00F1267E">
        <w:t>percentage</w:t>
      </w:r>
      <w:r w:rsidR="003E1270">
        <w:t xml:space="preserve"> of radiographic osteoarthritis </w:t>
      </w:r>
      <w:r w:rsidR="00F1267E">
        <w:t xml:space="preserve">in the population </w:t>
      </w:r>
      <w:r w:rsidR="003E1270">
        <w:t>ranging between 4</w:t>
      </w:r>
      <w:r w:rsidR="004E3352">
        <w:t>3</w:t>
      </w:r>
      <w:r w:rsidR="003E1270">
        <w:t xml:space="preserve">% </w:t>
      </w:r>
      <w:r w:rsidR="004E3352">
        <w:t xml:space="preserve">(from a global systematic review of patients aged 18-99 years) </w:t>
      </w:r>
      <w:r w:rsidR="003E1270">
        <w:fldChar w:fldCharType="begin">
          <w:fldData xml:space="preserve">PEVuZE5vdGU+PENpdGU+PEF1dGhvcj5QZXJlaXJhPC9BdXRob3I+PFllYXI+MjAxMTwvWWVhcj48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</w:fldData>
        </w:fldChar>
      </w:r>
      <w:r w:rsidR="00904CFB">
        <w:instrText xml:space="preserve"> ADDIN EN.CITE </w:instrText>
      </w:r>
      <w:r w:rsidR="00904CFB">
        <w:fldChar w:fldCharType="begin">
          <w:fldData xml:space="preserve">PEVuZE5vdGU+PENpdGU+PEF1dGhvcj5QZXJlaXJhPC9BdXRob3I+PFllYXI+MjAxMTwvWWVhcj48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</w:fldData>
        </w:fldChar>
      </w:r>
      <w:r w:rsidR="00904CFB">
        <w:instrText xml:space="preserve"> ADDIN EN.CITE.DATA </w:instrText>
      </w:r>
      <w:r w:rsidR="00904CFB">
        <w:fldChar w:fldCharType="end"/>
      </w:r>
      <w:r w:rsidR="003E1270">
        <w:fldChar w:fldCharType="separate"/>
      </w:r>
      <w:r w:rsidR="00904CFB">
        <w:rPr>
          <w:noProof/>
        </w:rPr>
        <w:t>[4]</w:t>
      </w:r>
      <w:r w:rsidR="003E1270">
        <w:fldChar w:fldCharType="end"/>
      </w:r>
      <w:r w:rsidR="003E1270">
        <w:t xml:space="preserve"> to </w:t>
      </w:r>
      <w:r w:rsidR="004E3352">
        <w:t xml:space="preserve">an age-standardized prevalence of 44% in females and 37% in males (aged 28-92 years) </w:t>
      </w:r>
      <w:r w:rsidR="003E1270">
        <w:t>in t</w:t>
      </w:r>
      <w:r w:rsidR="004E3352">
        <w:t xml:space="preserve">he </w:t>
      </w:r>
      <w:r w:rsidR="003E1270">
        <w:t>United States</w:t>
      </w:r>
      <w:r w:rsidR="003E1270">
        <w:fldChar w:fldCharType="begin">
          <w:fldData xml:space="preserve">PEVuZE5vdGU+PENpdGU+PEF1dGhvcj5IYXVnZW48L0F1dGhvcj48WWVhcj4yMDExPC9ZZWFyPjxS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</w:fldData>
        </w:fldChar>
      </w:r>
      <w:r w:rsidR="00904CFB">
        <w:instrText xml:space="preserve"> ADDIN EN.CITE </w:instrText>
      </w:r>
      <w:r w:rsidR="00904CFB">
        <w:fldChar w:fldCharType="begin">
          <w:fldData xml:space="preserve">PEVuZE5vdGU+PENpdGU+PEF1dGhvcj5IYXVnZW48L0F1dGhvcj48WWVhcj4yMDExPC9ZZWFyPjxS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</w:fldData>
        </w:fldChar>
      </w:r>
      <w:r w:rsidR="00904CFB">
        <w:instrText xml:space="preserve"> ADDIN EN.CITE.DATA </w:instrText>
      </w:r>
      <w:r w:rsidR="00904CFB">
        <w:fldChar w:fldCharType="end"/>
      </w:r>
      <w:r w:rsidR="003E1270">
        <w:fldChar w:fldCharType="separate"/>
      </w:r>
      <w:r w:rsidR="00904CFB">
        <w:rPr>
          <w:noProof/>
        </w:rPr>
        <w:t>[1]</w:t>
      </w:r>
      <w:r w:rsidR="003E1270">
        <w:fldChar w:fldCharType="end"/>
      </w:r>
      <w:r w:rsidR="003E1270">
        <w:t xml:space="preserve">. </w:t>
      </w:r>
      <w:r w:rsidR="000D000A" w:rsidRPr="000D000A">
        <w:t>In Europe</w:t>
      </w:r>
      <w:r w:rsidR="00F1267E">
        <w:t xml:space="preserve"> </w:t>
      </w:r>
      <w:r w:rsidR="000D000A" w:rsidRPr="000D000A">
        <w:t xml:space="preserve">there are an estimated </w:t>
      </w:r>
      <w:r w:rsidR="00F1267E">
        <w:t>748</w:t>
      </w:r>
      <w:r w:rsidR="000D000A">
        <w:t xml:space="preserve"> </w:t>
      </w:r>
      <w:r w:rsidR="000D000A" w:rsidRPr="000D000A">
        <w:t>million inhabitants</w:t>
      </w:r>
      <w:r w:rsidR="00F1267E">
        <w:fldChar w:fldCharType="begin"/>
      </w:r>
      <w:r w:rsidR="00904CFB">
        <w:instrText xml:space="preserve"> ADDIN EN.CITE &lt;EndNote&gt;&lt;Cite&gt;&lt;Year&gt;2021&lt;/Year&gt;&lt;RecNum&gt;939&lt;/RecNum&gt;&lt;DisplayText&gt;[5]&lt;/DisplayText&gt;&lt;record&gt;&lt;rec-number&gt;939&lt;/rec-number&gt;&lt;foreign-keys&gt;&lt;key app="EN" db-id="tfrstzzwk9psaiezzti5x2tn0vsz5p9aex5a" timestamp="1621628145"&gt;939&lt;/key&gt;&lt;/foreign-keys&gt;&lt;ref-type name="Web Page"&gt;12&lt;/ref-type&gt;&lt;contributors&gt;&lt;/contributors&gt;&lt;titles&gt;&lt;title&gt;Worldometer&lt;/title&gt;&lt;/titles&gt;&lt;dates&gt;&lt;year&gt;2021&lt;/year&gt;&lt;/dates&gt;&lt;urls&gt;&lt;related-urls&gt;&lt;url&gt;https://www.worldometers.info&lt;/url&gt;&lt;/related-urls&gt;&lt;/urls&gt;&lt;/record&gt;&lt;/Cite&gt;&lt;/EndNote&gt;</w:instrText>
      </w:r>
      <w:r w:rsidR="00F1267E">
        <w:fldChar w:fldCharType="separate"/>
      </w:r>
      <w:r w:rsidR="00904CFB">
        <w:rPr>
          <w:noProof/>
        </w:rPr>
        <w:t>[5]</w:t>
      </w:r>
      <w:r w:rsidR="00F1267E">
        <w:fldChar w:fldCharType="end"/>
      </w:r>
      <w:r w:rsidR="00441B8A">
        <w:t xml:space="preserve"> a</w:t>
      </w:r>
      <w:r w:rsidR="000D000A" w:rsidRPr="000D000A">
        <w:t xml:space="preserve">nd </w:t>
      </w:r>
      <w:r w:rsidR="00441B8A">
        <w:t xml:space="preserve">the </w:t>
      </w:r>
      <w:r w:rsidR="000D000A" w:rsidRPr="000D000A">
        <w:t xml:space="preserve">proportion of those aged over 60 years </w:t>
      </w:r>
      <w:r w:rsidR="00441B8A">
        <w:t>is set to rise</w:t>
      </w:r>
      <w:r w:rsidR="00F1267E">
        <w:fldChar w:fldCharType="begin"/>
      </w:r>
      <w:r w:rsidR="00904CFB">
        <w:instrText xml:space="preserve"> ADDIN EN.CITE &lt;EndNote&gt;&lt;Cite&gt;&lt;Author&gt;United Nations&lt;/Author&gt;&lt;Year&gt;2022&lt;/Year&gt;&lt;RecNum&gt;1290&lt;/RecNum&gt;&lt;DisplayText&gt;[6]&lt;/DisplayText&gt;&lt;record&gt;&lt;rec-number&gt;1290&lt;/rec-number&gt;&lt;foreign-keys&gt;&lt;key app="EN" db-id="tfrstzzwk9psaiezzti5x2tn0vsz5p9aex5a" timestamp="1642685716"&gt;1290&lt;/key&gt;&lt;/foreign-keys&gt;&lt;ref-type name="Web Page"&gt;12&lt;/ref-type&gt;&lt;contributors&gt;&lt;authors&gt;&lt;author&gt;United Nations, World Bank&lt;/author&gt;&lt;/authors&gt;&lt;/contributors&gt;&lt;titles&gt;&lt;title&gt;Population projections&lt;/title&gt;&lt;/titles&gt;&lt;dates&gt;&lt;year&gt;2022&lt;/year&gt;&lt;/dates&gt;&lt;urls&gt;&lt;related-urls&gt;&lt;url&gt;https://data.worldbank.org/indicator/SP.POP.GROW&lt;/url&gt;&lt;/related-urls&gt;&lt;/urls&gt;&lt;/record&gt;&lt;/Cite&gt;&lt;/EndNote&gt;</w:instrText>
      </w:r>
      <w:r w:rsidR="00F1267E">
        <w:fldChar w:fldCharType="separate"/>
      </w:r>
      <w:r w:rsidR="00904CFB">
        <w:rPr>
          <w:noProof/>
        </w:rPr>
        <w:t>[6]</w:t>
      </w:r>
      <w:r w:rsidR="00F1267E">
        <w:fldChar w:fldCharType="end"/>
      </w:r>
      <w:r w:rsidR="000D000A">
        <w:t>.</w:t>
      </w:r>
      <w:r w:rsidR="00F1267E">
        <w:t xml:space="preserve"> Given osteoarthritis is strongly associated with ageing it is likely that the prevalence of hand osteoarthritis will grow</w:t>
      </w:r>
      <w:r w:rsidR="004E1E96">
        <w:fldChar w:fldCharType="begin"/>
      </w:r>
      <w:r w:rsidR="00904CFB">
        <w:instrText xml:space="preserve"> ADDIN EN.CITE &lt;EndNote&gt;&lt;Cite&gt;&lt;Author&gt;Turkiewicz&lt;/Author&gt;&lt;Year&gt;2014&lt;/Year&gt;&lt;RecNum&gt;1309&lt;/RecNum&gt;&lt;DisplayText&gt;[7]&lt;/DisplayText&gt;&lt;record&gt;&lt;rec-number&gt;1309&lt;/rec-number&gt;&lt;foreign-keys&gt;&lt;key app="EN" db-id="tfrstzzwk9psaiezzti5x2tn0vsz5p9aex5a" timestamp="1645195910"&gt;1309&lt;/key&gt;&lt;/foreign-keys&gt;&lt;ref-type name="Journal Article"&gt;17&lt;/ref-type&gt;&lt;contributors&gt;&lt;authors&gt;&lt;author&gt;Turkiewicz, A.&lt;/author&gt;&lt;author&gt;Petersson, I. F.&lt;/author&gt;&lt;author&gt;Björk, J.&lt;/author&gt;&lt;author&gt;Hawker, G.&lt;/author&gt;&lt;author&gt;Dahlberg, L. E.&lt;/author&gt;&lt;author&gt;Lohmander, L. S.&lt;/author&gt;&lt;author&gt;Englund, M.&lt;/author&gt;&lt;/authors&gt;&lt;/contributors&gt;&lt;titles&gt;&lt;title&gt;Current and future impact of osteoarthritis on health care: a population-based study with projections to year 2032&lt;/title&gt;&lt;secondary-title&gt;Osteoarthritis and Cartilage&lt;/secondary-title&gt;&lt;/titles&gt;&lt;periodical&gt;&lt;full-title&gt;Osteoarthritis and Cartilage&lt;/full-title&gt;&lt;/periodical&gt;&lt;pages&gt;1826-1832&lt;/pages&gt;&lt;volume&gt;22&lt;/volume&gt;&lt;number&gt;11&lt;/number&gt;&lt;keywords&gt;&lt;keyword&gt;Osteoarthritis&lt;/keyword&gt;&lt;keyword&gt;Knee osteoarthritis&lt;/keyword&gt;&lt;keyword&gt;Epidemiology&lt;/keyword&gt;&lt;/keywords&gt;&lt;dates&gt;&lt;year&gt;2014&lt;/year&gt;&lt;pub-dates&gt;&lt;date&gt;2014/11/01/&lt;/date&gt;&lt;/pub-dates&gt;&lt;/dates&gt;&lt;isbn&gt;1063-4584&lt;/isbn&gt;&lt;urls&gt;&lt;related-urls&gt;&lt;url&gt;https://www.sciencedirect.com/science/article/pii/S1063458414011881&lt;/url&gt;&lt;/related-urls&gt;&lt;/urls&gt;&lt;electronic-resource-num&gt;https://doi.org/10.1016/j.joca.2014.07.015&lt;/electronic-resource-num&gt;&lt;/record&gt;&lt;/Cite&gt;&lt;/EndNote&gt;</w:instrText>
      </w:r>
      <w:r w:rsidR="004E1E96">
        <w:fldChar w:fldCharType="separate"/>
      </w:r>
      <w:r w:rsidR="00904CFB">
        <w:rPr>
          <w:noProof/>
        </w:rPr>
        <w:t>[7]</w:t>
      </w:r>
      <w:r w:rsidR="004E1E96">
        <w:fldChar w:fldCharType="end"/>
      </w:r>
      <w:r w:rsidR="00F1267E">
        <w:t>. However, i</w:t>
      </w:r>
      <w:r w:rsidR="00825472">
        <w:t xml:space="preserve">t is important to note that osteoarthritis is a </w:t>
      </w:r>
      <w:r w:rsidR="004E0A7E">
        <w:t xml:space="preserve">verified </w:t>
      </w:r>
      <w:r w:rsidR="00825472">
        <w:t xml:space="preserve">disease </w:t>
      </w:r>
      <w:proofErr w:type="gramStart"/>
      <w:r w:rsidR="00825472">
        <w:t xml:space="preserve">in </w:t>
      </w:r>
      <w:r w:rsidR="00441B8A">
        <w:t>its</w:t>
      </w:r>
      <w:r w:rsidR="00825472">
        <w:t xml:space="preserve"> own right and</w:t>
      </w:r>
      <w:proofErr w:type="gramEnd"/>
      <w:r w:rsidR="00825472">
        <w:t xml:space="preserve"> not merely a sequela of a generic ageing process</w:t>
      </w:r>
      <w:r w:rsidR="003E1270">
        <w:t>, and so requires specific diagnosis and management.</w:t>
      </w:r>
      <w:r w:rsidR="00EB3F86">
        <w:t xml:space="preserve"> Indeed, the management of hand osteoarthritis should be multimodal including pharmacological and non-pharmacological approaches</w:t>
      </w:r>
      <w:r w:rsidR="002C56DB">
        <w:t xml:space="preserve"> as documented in the recommendations from international learned bodies</w:t>
      </w:r>
      <w:r w:rsidR="00773740">
        <w:fldChar w:fldCharType="begin">
          <w:fldData xml:space="preserve">PEVuZE5vdGU+PENpdGU+PEF1dGhvcj5LbG9wcGVuYnVyZzwvQXV0aG9yPjxZZWFyPjIwMTk8L1ll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</w:fldData>
        </w:fldChar>
      </w:r>
      <w:r w:rsidR="00904CFB">
        <w:instrText xml:space="preserve"> ADDIN EN.CITE </w:instrText>
      </w:r>
      <w:r w:rsidR="00904CFB">
        <w:fldChar w:fldCharType="begin">
          <w:fldData xml:space="preserve">PEVuZE5vdGU+PENpdGU+PEF1dGhvcj5LbG9wcGVuYnVyZzwvQXV0aG9yPjxZZWFyPjIwMTk8L1ll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</w:fldData>
        </w:fldChar>
      </w:r>
      <w:r w:rsidR="00904CFB">
        <w:instrText xml:space="preserve"> ADDIN EN.CITE.DATA </w:instrText>
      </w:r>
      <w:r w:rsidR="00904CFB">
        <w:fldChar w:fldCharType="end"/>
      </w:r>
      <w:r w:rsidR="00773740">
        <w:fldChar w:fldCharType="separate"/>
      </w:r>
      <w:r w:rsidR="00904CFB">
        <w:rPr>
          <w:noProof/>
        </w:rPr>
        <w:t>[8-10]</w:t>
      </w:r>
      <w:r w:rsidR="00773740">
        <w:fldChar w:fldCharType="end"/>
      </w:r>
      <w:r w:rsidR="002C56DB">
        <w:t>.</w:t>
      </w:r>
    </w:p>
    <w:p w14:paraId="42219CEC" w14:textId="2A2CA0F9" w:rsidR="000D000A" w:rsidRPr="00CF40AE" w:rsidRDefault="00EB3F86" w:rsidP="00D13C65">
      <w:pPr>
        <w:spacing w:line="360" w:lineRule="auto"/>
        <w:jc w:val="both"/>
      </w:pPr>
      <w:r>
        <w:t>T</w:t>
      </w:r>
      <w:r w:rsidR="000D000A" w:rsidRPr="000D000A">
        <w:t xml:space="preserve">he </w:t>
      </w:r>
      <w:r w:rsidR="002D117D">
        <w:t>American College of Rheumatology (</w:t>
      </w:r>
      <w:r w:rsidR="000D000A" w:rsidRPr="000D000A">
        <w:t>A</w:t>
      </w:r>
      <w:r w:rsidR="00BE6F5F">
        <w:t>CR</w:t>
      </w:r>
      <w:r w:rsidR="002D117D">
        <w:t>)</w:t>
      </w:r>
      <w:r w:rsidR="000D000A" w:rsidRPr="000D000A">
        <w:t xml:space="preserve"> and </w:t>
      </w:r>
      <w:r w:rsidR="003E1270">
        <w:t xml:space="preserve">the </w:t>
      </w:r>
      <w:r w:rsidR="002D117D">
        <w:t>Arthritis Foundation (</w:t>
      </w:r>
      <w:r w:rsidR="003E1270">
        <w:t>A</w:t>
      </w:r>
      <w:r w:rsidR="00BE6F5F">
        <w:t>F</w:t>
      </w:r>
      <w:r w:rsidR="002D117D">
        <w:t>)</w:t>
      </w:r>
      <w:r w:rsidR="000D000A" w:rsidRPr="000D000A">
        <w:t xml:space="preserve"> </w:t>
      </w:r>
      <w:r>
        <w:t xml:space="preserve">have recently </w:t>
      </w:r>
      <w:r w:rsidR="000D000A" w:rsidRPr="000D000A">
        <w:t>published guidelines for the management of hand osteoarthriti</w:t>
      </w:r>
      <w:r w:rsidR="000C59CF">
        <w:t>s</w:t>
      </w:r>
      <w:r w:rsidR="000C59CF">
        <w:fldChar w:fldCharType="begin">
          <w:fldData xml:space="preserve">PEVuZE5vdGU+PENpdGU+PEF1dGhvcj5Lb2xhc2luc2tpPC9BdXRob3I+PFllYXI+MjAyMDwvWWVh
cj48UmVjTnVtPjEyMjQ8L1JlY051bT48RGlzcGxheVRleHQ+WzldPC9EaXNwbGF5VGV4dD48cmVj
b3JkPjxyZWMtbnVtYmVyPjEyMjQ8L3JlYy1udW1iZXI+PGZvcmVpZ24ta2V5cz48a2V5IGFwcD0i
RU4iIGRiLWlkPSJ0ZnJzdHp6d2s5cHNhaWV6enRpNXgydG4wdnN6NXA5YWV4NWEiIHRpbWVzdGFt
cD0iMTY0MjE3NTU5MyI+MTIy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FJlcyAoSG9ib2tlbik8L3NlY29uZGFyeS10aXRsZT48L3RpdGxlcz48cGVyaW9kaWNhbD48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</w:fldData>
        </w:fldChar>
      </w:r>
      <w:r w:rsidR="00904CFB">
        <w:instrText xml:space="preserve"> ADDIN EN.CITE </w:instrText>
      </w:r>
      <w:r w:rsidR="00904CFB">
        <w:fldChar w:fldCharType="begin">
          <w:fldData xml:space="preserve">PEVuZE5vdGU+PENpdGU+PEF1dGhvcj5Lb2xhc2luc2tpPC9BdXRob3I+PFllYXI+MjAyMDwvWWVh
cj48UmVjTnVtPjEyMjQ8L1JlY051bT48RGlzcGxheVRleHQ+WzldPC9EaXNwbGF5VGV4dD48cmVj
b3JkPjxyZWMtbnVtYmVyPjEyMjQ8L3JlYy1udW1iZXI+PGZvcmVpZ24ta2V5cz48a2V5IGFwcD0i
RU4iIGRiLWlkPSJ0ZnJzdHp6d2s5cHNhaWV6enRpNXgydG4wdnN6NXA5YWV4NWEiIHRpbWVzdGFt
cD0iMTY0MjE3NTU5MyI+MTIy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FJlcyAoSG9ib2tlbik8L3NlY29uZGFyeS10aXRsZT48L3RpdGxlcz48cGVyaW9kaWNhbD48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</w:fldData>
        </w:fldChar>
      </w:r>
      <w:r w:rsidR="00904CFB">
        <w:instrText xml:space="preserve"> ADDIN EN.CITE.DATA </w:instrText>
      </w:r>
      <w:r w:rsidR="00904CFB">
        <w:fldChar w:fldCharType="end"/>
      </w:r>
      <w:r w:rsidR="000C59CF">
        <w:fldChar w:fldCharType="separate"/>
      </w:r>
      <w:r w:rsidR="00904CFB">
        <w:rPr>
          <w:noProof/>
        </w:rPr>
        <w:t>[9]</w:t>
      </w:r>
      <w:r w:rsidR="000C59CF">
        <w:fldChar w:fldCharType="end"/>
      </w:r>
      <w:r w:rsidR="000D000A" w:rsidRPr="000D000A">
        <w:t xml:space="preserve">. </w:t>
      </w:r>
      <w:r w:rsidR="00801D62">
        <w:t>In 2021</w:t>
      </w:r>
      <w:r w:rsidR="002C56DB">
        <w:t xml:space="preserve"> ESCEO</w:t>
      </w:r>
      <w:r w:rsidR="005C3AC4">
        <w:t xml:space="preserve"> (</w:t>
      </w:r>
      <w:r w:rsidR="005C3AC4" w:rsidRPr="00EB3F86">
        <w:t>The European Society for Clinical and Economic Aspects of Osteoporosis</w:t>
      </w:r>
      <w:r w:rsidR="00686998">
        <w:t>,</w:t>
      </w:r>
      <w:r w:rsidR="005C3AC4" w:rsidRPr="00EB3F86">
        <w:t xml:space="preserve"> Osteoarthritis</w:t>
      </w:r>
      <w:r w:rsidR="00686998">
        <w:t xml:space="preserve"> and Musculoskeletal Diseases</w:t>
      </w:r>
      <w:r w:rsidR="005C3AC4">
        <w:t>)</w:t>
      </w:r>
      <w:r w:rsidR="00801D62">
        <w:t xml:space="preserve"> convened an</w:t>
      </w:r>
      <w:r w:rsidR="005C3AC4">
        <w:t xml:space="preserve"> </w:t>
      </w:r>
      <w:r w:rsidR="002C56DB">
        <w:t>expert working group which</w:t>
      </w:r>
      <w:r w:rsidR="00801D62">
        <w:t xml:space="preserve"> comprised patients, clinicians, researchers, economists and regulators who performed reviews of the current literature relating to the management and patient preferences research in hand osteoarthritis. The primary aim of this group </w:t>
      </w:r>
      <w:r w:rsidR="002C56DB">
        <w:t>was</w:t>
      </w:r>
      <w:r w:rsidR="000D000A" w:rsidRPr="000D000A">
        <w:t xml:space="preserve"> to appraise </w:t>
      </w:r>
      <w:r w:rsidR="00801D62">
        <w:t xml:space="preserve">(within the context of the current literature) </w:t>
      </w:r>
      <w:r w:rsidR="000D000A" w:rsidRPr="000D000A">
        <w:t xml:space="preserve">whether these </w:t>
      </w:r>
      <w:r w:rsidR="000D000A">
        <w:t>U</w:t>
      </w:r>
      <w:r w:rsidR="000D000A" w:rsidRPr="000D000A">
        <w:t xml:space="preserve">S guidelines </w:t>
      </w:r>
      <w:r w:rsidR="002C56DB">
        <w:t>we</w:t>
      </w:r>
      <w:r w:rsidR="003E1270">
        <w:t xml:space="preserve">re </w:t>
      </w:r>
      <w:r w:rsidR="000D000A" w:rsidRPr="000D000A">
        <w:t xml:space="preserve">appropriate for </w:t>
      </w:r>
      <w:r w:rsidR="003E1270">
        <w:t xml:space="preserve">a </w:t>
      </w:r>
      <w:r w:rsidR="000D000A" w:rsidRPr="000D000A">
        <w:t>European context and to highlight the importance of a patient</w:t>
      </w:r>
      <w:r w:rsidR="000D000A">
        <w:t xml:space="preserve">-centered </w:t>
      </w:r>
      <w:r w:rsidR="000D000A" w:rsidRPr="000D000A">
        <w:t xml:space="preserve">approach </w:t>
      </w:r>
      <w:r w:rsidR="000D000A">
        <w:t>to hand osteo</w:t>
      </w:r>
      <w:r w:rsidR="000D000A" w:rsidRPr="000D000A">
        <w:t>arthritis management.</w:t>
      </w:r>
      <w:r w:rsidR="00801D62">
        <w:t xml:space="preserve"> </w:t>
      </w:r>
    </w:p>
    <w:p w14:paraId="4DE84199" w14:textId="0306A4F1" w:rsidR="00CF40AE" w:rsidRDefault="00CF40AE" w:rsidP="00D13C65">
      <w:pPr>
        <w:pStyle w:val="Heading2"/>
        <w:spacing w:line="360" w:lineRule="auto"/>
        <w:jc w:val="both"/>
        <w:rPr>
          <w:shd w:val="clear" w:color="auto" w:fill="FFFFFF"/>
        </w:rPr>
      </w:pPr>
      <w:r>
        <w:rPr>
          <w:shd w:val="clear" w:color="auto" w:fill="FFFFFF"/>
        </w:rPr>
        <w:t>Heterogeneity of hand osteoarthritis</w:t>
      </w:r>
    </w:p>
    <w:p w14:paraId="30F26208" w14:textId="70560BF7" w:rsidR="000D000A" w:rsidRDefault="000D000A" w:rsidP="00D13C65">
      <w:pPr>
        <w:spacing w:line="360" w:lineRule="auto"/>
        <w:jc w:val="both"/>
      </w:pPr>
      <w:r w:rsidRPr="000D000A">
        <w:t>Hand osteoarthritis is an umbrella term under which s</w:t>
      </w:r>
      <w:r>
        <w:t xml:space="preserve">its </w:t>
      </w:r>
      <w:r w:rsidRPr="000D000A">
        <w:t>an increasing number of clinical phenotypes</w:t>
      </w:r>
      <w:r w:rsidR="002C0581">
        <w:fldChar w:fldCharType="begin">
          <w:fldData xml:space="preserve">PEVuZE5vdGU+PENpdGU+PEF1dGhvcj5NYXJzaGFsbDwvQXV0aG9yPjxZZWFyPjIwMTg8L1llYXI+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</w:fldData>
        </w:fldChar>
      </w:r>
      <w:r w:rsidR="00904CFB">
        <w:instrText xml:space="preserve"> ADDIN EN.CITE </w:instrText>
      </w:r>
      <w:r w:rsidR="00904CFB">
        <w:fldChar w:fldCharType="begin">
          <w:fldData xml:space="preserve">PEVuZE5vdGU+PENpdGU+PEF1dGhvcj5NYXJzaGFsbDwvQXV0aG9yPjxZZWFyPjIwMTg8L1llYXI+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</w:fldData>
        </w:fldChar>
      </w:r>
      <w:r w:rsidR="00904CFB">
        <w:instrText xml:space="preserve"> ADDIN EN.CITE.DATA </w:instrText>
      </w:r>
      <w:r w:rsidR="00904CFB">
        <w:fldChar w:fldCharType="end"/>
      </w:r>
      <w:r w:rsidR="002C0581">
        <w:fldChar w:fldCharType="separate"/>
      </w:r>
      <w:r w:rsidR="00904CFB">
        <w:rPr>
          <w:noProof/>
        </w:rPr>
        <w:t>[11]</w:t>
      </w:r>
      <w:r w:rsidR="002C0581">
        <w:fldChar w:fldCharType="end"/>
      </w:r>
      <w:r>
        <w:t xml:space="preserve">. </w:t>
      </w:r>
      <w:r w:rsidR="002D117D">
        <w:t>Possible risk factor</w:t>
      </w:r>
      <w:r w:rsidR="005216CC">
        <w:t>s</w:t>
      </w:r>
      <w:r>
        <w:t xml:space="preserve"> of the condition </w:t>
      </w:r>
      <w:r w:rsidRPr="000D000A">
        <w:t>include;</w:t>
      </w:r>
      <w:r w:rsidR="00947F84">
        <w:t xml:space="preserve"> </w:t>
      </w:r>
      <w:r>
        <w:t>age-</w:t>
      </w:r>
      <w:r w:rsidRPr="000D000A">
        <w:t>related</w:t>
      </w:r>
      <w:r>
        <w:t xml:space="preserve">, </w:t>
      </w:r>
      <w:r w:rsidRPr="000D000A">
        <w:t>genetic, inflammatory</w:t>
      </w:r>
      <w:r w:rsidR="00947F84">
        <w:t xml:space="preserve"> (complement proteins, </w:t>
      </w:r>
      <w:proofErr w:type="spellStart"/>
      <w:r w:rsidR="00947F84">
        <w:t>infla</w:t>
      </w:r>
      <w:r w:rsidR="00686998">
        <w:t>m</w:t>
      </w:r>
      <w:r w:rsidR="00947F84">
        <w:t>mag</w:t>
      </w:r>
      <w:r w:rsidR="002171C8">
        <w:t>e</w:t>
      </w:r>
      <w:r w:rsidR="00947F84">
        <w:t>ing</w:t>
      </w:r>
      <w:proofErr w:type="spellEnd"/>
      <w:r w:rsidR="00947F84">
        <w:t>, innate immunity and systemic mediators)</w:t>
      </w:r>
      <w:r w:rsidRPr="000D000A">
        <w:t xml:space="preserve"> and metabolic</w:t>
      </w:r>
      <w:r>
        <w:t xml:space="preserve"> (encompassing obesity and diabetes mellitus</w:t>
      </w:r>
      <w:r w:rsidR="004E1E96">
        <w:t xml:space="preserve"> and possible cardiovascular associations</w:t>
      </w:r>
      <w:r>
        <w:t>)</w:t>
      </w:r>
      <w:r w:rsidR="000C59CF">
        <w:t xml:space="preserve"> </w:t>
      </w:r>
      <w:r w:rsidR="000C59CF">
        <w:fldChar w:fldCharType="begin">
          <w:fldData xml:space="preserve">PEVuZE5vdGU+PENpdGU+PEF1dGhvcj5Nb2Jhc2hlcmk8L0F1dGhvcj48WWVhcj4yMDE2PC9ZZWFy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</w:fldData>
        </w:fldChar>
      </w:r>
      <w:r w:rsidR="00904CFB">
        <w:instrText xml:space="preserve"> ADDIN EN.CITE </w:instrText>
      </w:r>
      <w:r w:rsidR="00904CFB">
        <w:fldChar w:fldCharType="begin">
          <w:fldData xml:space="preserve">PEVuZE5vdGU+PENpdGU+PEF1dGhvcj5Nb2Jhc2hlcmk8L0F1dGhvcj48WWVhcj4yMDE2PC9ZZWFy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</w:fldData>
        </w:fldChar>
      </w:r>
      <w:r w:rsidR="00904CFB">
        <w:instrText xml:space="preserve"> ADDIN EN.CITE.DATA </w:instrText>
      </w:r>
      <w:r w:rsidR="00904CFB">
        <w:fldChar w:fldCharType="end"/>
      </w:r>
      <w:r w:rsidR="000C59CF">
        <w:fldChar w:fldCharType="separate"/>
      </w:r>
      <w:r w:rsidR="00904CFB">
        <w:rPr>
          <w:noProof/>
        </w:rPr>
        <w:t>[12, 13]</w:t>
      </w:r>
      <w:r w:rsidR="000C59CF">
        <w:fldChar w:fldCharType="end"/>
      </w:r>
      <w:r w:rsidR="00825472">
        <w:t>.</w:t>
      </w:r>
    </w:p>
    <w:p w14:paraId="3930A904" w14:textId="411A75E3" w:rsidR="00825472" w:rsidRDefault="00825472" w:rsidP="00D13C65">
      <w:pPr>
        <w:spacing w:line="360" w:lineRule="auto"/>
        <w:jc w:val="both"/>
      </w:pPr>
      <w:r>
        <w:t>These</w:t>
      </w:r>
      <w:r w:rsidRPr="00825472">
        <w:t xml:space="preserve"> manifold causes are of paramount clinical importance when assessing a patient with hand pain. It is crucial to </w:t>
      </w:r>
      <w:r w:rsidR="002C0581">
        <w:t>determine</w:t>
      </w:r>
      <w:r w:rsidRPr="00825472">
        <w:t xml:space="preserve"> the</w:t>
      </w:r>
      <w:r>
        <w:t xml:space="preserve"> type</w:t>
      </w:r>
      <w:r w:rsidR="00491356">
        <w:t>s</w:t>
      </w:r>
      <w:r>
        <w:t xml:space="preserve"> of symptom</w:t>
      </w:r>
      <w:r w:rsidR="00491356">
        <w:t>s</w:t>
      </w:r>
      <w:r>
        <w:t>, the onset of symptoms, the pattern of disease flares</w:t>
      </w:r>
      <w:r w:rsidR="006C1CB9">
        <w:t>, extent of deformity</w:t>
      </w:r>
      <w:r w:rsidR="00B24AEC">
        <w:t xml:space="preserve"> (both soft tissue and bony enlargement)</w:t>
      </w:r>
      <w:r w:rsidR="006C1CB9">
        <w:t xml:space="preserve"> and the comorbid context of the condition</w:t>
      </w:r>
      <w:r w:rsidR="002C0581">
        <w:t xml:space="preserve">, as these factors allow robust clinical decision-making </w:t>
      </w:r>
      <w:proofErr w:type="gramStart"/>
      <w:r w:rsidR="002C0581">
        <w:t>with regard to</w:t>
      </w:r>
      <w:proofErr w:type="gramEnd"/>
      <w:r w:rsidR="002C0581">
        <w:t xml:space="preserve"> diagnosis and management.</w:t>
      </w:r>
    </w:p>
    <w:p w14:paraId="34EE13C3" w14:textId="377C0F31" w:rsidR="006C1CB9" w:rsidRDefault="006C1CB9" w:rsidP="00D13C65">
      <w:pPr>
        <w:spacing w:line="360" w:lineRule="auto"/>
        <w:jc w:val="both"/>
      </w:pPr>
      <w:r>
        <w:t xml:space="preserve">The </w:t>
      </w:r>
      <w:r w:rsidR="00B24AEC">
        <w:t xml:space="preserve">clinical complaints which lead </w:t>
      </w:r>
      <w:r w:rsidR="005216CC">
        <w:t xml:space="preserve">patients </w:t>
      </w:r>
      <w:r w:rsidR="00B24AEC">
        <w:t xml:space="preserve">to </w:t>
      </w:r>
      <w:r w:rsidR="005216CC">
        <w:t>approach</w:t>
      </w:r>
      <w:r w:rsidR="00B24AEC">
        <w:t xml:space="preserve"> healthcare services include pain, stiffness, loss of function, reduced quality of life, worries about the future and aesthetic concerns related to </w:t>
      </w:r>
      <w:r w:rsidR="00B24AEC">
        <w:lastRenderedPageBreak/>
        <w:t>deformity</w:t>
      </w:r>
      <w:r w:rsidR="004E1E96">
        <w:fldChar w:fldCharType="begin"/>
      </w:r>
      <w:r w:rsidR="00904CFB">
        <w:instrText xml:space="preserve"> ADDIN EN.CITE &lt;EndNote&gt;&lt;Cite&gt;&lt;Author&gt;Hodkinson&lt;/Author&gt;&lt;Year&gt;2012&lt;/Year&gt;&lt;RecNum&gt;1311&lt;/RecNum&gt;&lt;DisplayText&gt;[14]&lt;/DisplayText&gt;&lt;record&gt;&lt;rec-number&gt;1311&lt;/rec-number&gt;&lt;foreign-keys&gt;&lt;key app="EN" db-id="tfrstzzwk9psaiezzti5x2tn0vsz5p9aex5a" timestamp="1645196116"&gt;1311&lt;/key&gt;&lt;/foreign-keys&gt;&lt;ref-type name="Journal Article"&gt;17&lt;/ref-type&gt;&lt;contributors&gt;&lt;authors&gt;&lt;author&gt;Hodkinson, B.&lt;/author&gt;&lt;author&gt;Maheu, E.&lt;/author&gt;&lt;author&gt;Michon, M.&lt;/author&gt;&lt;author&gt;Carrat, F.&lt;/author&gt;&lt;author&gt;Berenbaum, F.&lt;/author&gt;&lt;/authors&gt;&lt;/contributors&gt;&lt;auth-address&gt;Department of Rheumatology, Saint-Antoine Hospital, AP-HP, Paris, France.&lt;/auth-address&gt;&lt;titles&gt;&lt;title&gt;Assessment and determinants of aesthetic discomfort in hand osteoarthritis&lt;/title&gt;&lt;secondary-title&gt;Ann Rheum Dis&lt;/secondary-title&gt;&lt;/titles&gt;&lt;periodical&gt;&lt;full-title&gt;Ann Rheum Dis&lt;/full-title&gt;&lt;/periodical&gt;&lt;pages&gt;45-9&lt;/pages&gt;&lt;volume&gt;71&lt;/volume&gt;&lt;number&gt;1&lt;/number&gt;&lt;edition&gt;2011/09/09&lt;/edition&gt;&lt;keywords&gt;&lt;keyword&gt;Aged&lt;/keyword&gt;&lt;keyword&gt;*Attitude to Health&lt;/keyword&gt;&lt;keyword&gt;Cross-Sectional Studies&lt;/keyword&gt;&lt;keyword&gt;Disability Evaluation&lt;/keyword&gt;&lt;keyword&gt;*Esthetics&lt;/keyword&gt;&lt;keyword&gt;Female&lt;/keyword&gt;&lt;keyword&gt;Hand Deformities, Acquired/diagnostic imaging/etiology/psychology&lt;/keyword&gt;&lt;keyword&gt;*Hand Joints/diagnostic imaging&lt;/keyword&gt;&lt;keyword&gt;Humans&lt;/keyword&gt;&lt;keyword&gt;Male&lt;/keyword&gt;&lt;keyword&gt;Middle Aged&lt;/keyword&gt;&lt;keyword&gt;Osteoarthritis/complications/diagnostic imaging/*psychology&lt;/keyword&gt;&lt;keyword&gt;Pain Measurement/methods&lt;/keyword&gt;&lt;keyword&gt;Psychometrics&lt;/keyword&gt;&lt;keyword&gt;Quality of Life&lt;/keyword&gt;&lt;keyword&gt;Radiography&lt;/keyword&gt;&lt;keyword&gt;Risk Factors&lt;/keyword&gt;&lt;keyword&gt;Severity of Illness Index&lt;/keyword&gt;&lt;keyword&gt;Sex Factors&lt;/keyword&gt;&lt;/keywords&gt;&lt;dates&gt;&lt;year&gt;2012&lt;/year&gt;&lt;pub-dates&gt;&lt;date&gt;Jan&lt;/date&gt;&lt;/pub-dates&gt;&lt;/dates&gt;&lt;isbn&gt;0003-4967&lt;/isbn&gt;&lt;accession-num&gt;21900283&lt;/accession-num&gt;&lt;urls&gt;&lt;/urls&gt;&lt;electronic-resource-num&gt;10.1136/ard.2011.153965&lt;/electronic-resource-num&gt;&lt;remote-database-provider&gt;NLM&lt;/remote-database-provider&gt;&lt;language&gt;eng&lt;/language&gt;&lt;/record&gt;&lt;/Cite&gt;&lt;/EndNote&gt;</w:instrText>
      </w:r>
      <w:r w:rsidR="004E1E96">
        <w:fldChar w:fldCharType="separate"/>
      </w:r>
      <w:r w:rsidR="00904CFB">
        <w:rPr>
          <w:noProof/>
        </w:rPr>
        <w:t>[14]</w:t>
      </w:r>
      <w:r w:rsidR="004E1E96">
        <w:fldChar w:fldCharType="end"/>
      </w:r>
      <w:r w:rsidR="00B24AEC">
        <w:t>.</w:t>
      </w:r>
      <w:r w:rsidR="009116D7">
        <w:t xml:space="preserve"> The latter two of these </w:t>
      </w:r>
      <w:r w:rsidR="002C0581">
        <w:t>are</w:t>
      </w:r>
      <w:r w:rsidR="009116D7">
        <w:t xml:space="preserve"> particularly prevalent in younger patients with osteoarthritis</w:t>
      </w:r>
      <w:r w:rsidR="004E1E96">
        <w:t xml:space="preserve"> (especially women)</w:t>
      </w:r>
      <w:r w:rsidR="009116D7">
        <w:t xml:space="preserve">, </w:t>
      </w:r>
      <w:proofErr w:type="gramStart"/>
      <w:r w:rsidR="009116D7">
        <w:t>and,</w:t>
      </w:r>
      <w:proofErr w:type="gramEnd"/>
      <w:r w:rsidR="009116D7">
        <w:t xml:space="preserve"> radiographic assessment is highly informative</w:t>
      </w:r>
      <w:r w:rsidR="002C0581">
        <w:t xml:space="preserve"> to ascertain the trajectory of progression</w:t>
      </w:r>
      <w:r w:rsidR="009116D7">
        <w:t>.</w:t>
      </w:r>
    </w:p>
    <w:p w14:paraId="1D1DFD96" w14:textId="3FBB278F" w:rsidR="00B24AEC" w:rsidRDefault="00B24AEC" w:rsidP="00D13C65">
      <w:pPr>
        <w:spacing w:line="360" w:lineRule="auto"/>
        <w:jc w:val="both"/>
      </w:pPr>
      <w:r>
        <w:t xml:space="preserve">Hand radiographs are </w:t>
      </w:r>
      <w:r w:rsidR="00B320CD">
        <w:t xml:space="preserve">often </w:t>
      </w:r>
      <w:r w:rsidR="009116D7">
        <w:t>used</w:t>
      </w:r>
      <w:r>
        <w:t xml:space="preserve"> to confirm the diagnosis of hand osteoarthritis, to assess the degree of </w:t>
      </w:r>
      <w:r w:rsidR="00B320CD">
        <w:t>structural changes</w:t>
      </w:r>
      <w:r>
        <w:t xml:space="preserve"> and to document </w:t>
      </w:r>
      <w:r w:rsidR="002C0581">
        <w:t xml:space="preserve">the </w:t>
      </w:r>
      <w:r w:rsidR="00994A15">
        <w:t xml:space="preserve">distribution </w:t>
      </w:r>
      <w:r w:rsidR="002C0581">
        <w:t>of joint involvement</w:t>
      </w:r>
      <w:r>
        <w:t>. This latter point is particularly relevant given the different phenotypes of osteoarthritis affecting the interphalangeal joints or the thumb base</w:t>
      </w:r>
      <w:r w:rsidR="00994A15">
        <w:t xml:space="preserve"> joints</w:t>
      </w:r>
      <w:r w:rsidR="00B73641">
        <w:fldChar w:fldCharType="begin"/>
      </w:r>
      <w:r w:rsidR="00904CFB">
        <w:instrText xml:space="preserve"> ADDIN EN.CITE &lt;EndNote&gt;&lt;Cite&gt;&lt;Author&gt;Deveza&lt;/Author&gt;&lt;Year&gt;2019&lt;/Year&gt;&lt;RecNum&gt;1226&lt;/RecNum&gt;&lt;DisplayText&gt;[15]&lt;/DisplayText&gt;&lt;record&gt;&lt;rec-number&gt;1226&lt;/rec-number&gt;&lt;foreign-keys&gt;&lt;key app="EN" db-id="tfrstzzwk9psaiezzti5x2tn0vsz5p9aex5a" timestamp="1642177234"&gt;1226&lt;/key&gt;&lt;/foreign-keys&gt;&lt;ref-type name="Journal Article"&gt;17&lt;/ref-type&gt;&lt;contributors&gt;&lt;authors&gt;&lt;author&gt;Deveza, Leticia A.&lt;/author&gt;&lt;author&gt;Nelson, Amanda E.&lt;/author&gt;&lt;author&gt;Loeser, Richard F.&lt;/author&gt;&lt;/authors&gt;&lt;/contributors&gt;&lt;titles&gt;&lt;title&gt;Phenotypes of osteoarthritis: current state and future implications&lt;/title&gt;&lt;secondary-title&gt;Clinical and experimental rheumatology&lt;/secondary-title&gt;&lt;alt-title&gt;Clin Exp Rheumatol&lt;/alt-title&gt;&lt;/titles&gt;&lt;alt-periodical&gt;&lt;full-title&gt;Clin Exp Rheumatol&lt;/full-title&gt;&lt;/alt-periodical&gt;&lt;pages&gt;64-72&lt;/pages&gt;&lt;volume&gt;37 Suppl 120&lt;/volume&gt;&lt;number&gt;5&lt;/number&gt;&lt;edition&gt;2019/10/15&lt;/edition&gt;&lt;keywords&gt;&lt;keyword&gt;Big Data&lt;/keyword&gt;&lt;keyword&gt;Forecasting&lt;/keyword&gt;&lt;keyword&gt;Humans&lt;/keyword&gt;&lt;keyword&gt;*Osteoarthritis/classification&lt;/keyword&gt;&lt;keyword&gt;Phenotype&lt;/keyword&gt;&lt;keyword&gt;*Precision Medicine&lt;/keyword&gt;&lt;/keywords&gt;&lt;dates&gt;&lt;year&gt;2019&lt;/year&gt;&lt;pub-dates&gt;&lt;date&gt;Sep-Oct&lt;/date&gt;&lt;/pub-dates&gt;&lt;/dates&gt;&lt;isbn&gt;0392-856X&amp;#xD;1593-098X&lt;/isbn&gt;&lt;accession-num&gt;31621574&lt;/accession-num&gt;&lt;urls&gt;&lt;related-urls&gt;&lt;url&gt;https://pubmed.ncbi.nlm.nih.gov/31621574&lt;/url&gt;&lt;url&gt;https://www.ncbi.nlm.nih.gov/pmc/articles/PMC6936212/&lt;/url&gt;&lt;/related-urls&gt;&lt;/urls&gt;&lt;remote-database-name&gt;PubMed&lt;/remote-database-name&gt;&lt;language&gt;eng&lt;/language&gt;&lt;/record&gt;&lt;/Cite&gt;&lt;/EndNote&gt;</w:instrText>
      </w:r>
      <w:r w:rsidR="00B73641">
        <w:fldChar w:fldCharType="separate"/>
      </w:r>
      <w:r w:rsidR="00904CFB">
        <w:rPr>
          <w:noProof/>
        </w:rPr>
        <w:t>[15]</w:t>
      </w:r>
      <w:r w:rsidR="00B73641">
        <w:fldChar w:fldCharType="end"/>
      </w:r>
      <w:r>
        <w:t>.</w:t>
      </w:r>
      <w:r w:rsidR="009116D7">
        <w:t xml:space="preserve"> The extent of damage</w:t>
      </w:r>
      <w:r w:rsidR="00C31431">
        <w:t xml:space="preserve"> for osteoarthritis can be graded as none, doubtful, definite, moderate and severe according to Kellgren and Lawrence radiographic scoring</w:t>
      </w:r>
      <w:r w:rsidR="00C31431">
        <w:fldChar w:fldCharType="begin"/>
      </w:r>
      <w:r w:rsidR="00904CFB">
        <w:instrText xml:space="preserve"> ADDIN EN.CITE &lt;EndNote&gt;&lt;Cite&gt;&lt;Author&gt;Kellgren&lt;/Author&gt;&lt;Year&gt;1957&lt;/Year&gt;&lt;RecNum&gt;1302&lt;/RecNum&gt;&lt;DisplayText&gt;[16]&lt;/DisplayText&gt;&lt;record&gt;&lt;rec-number&gt;1302&lt;/rec-number&gt;&lt;foreign-keys&gt;&lt;key app="EN" db-id="tfrstzzwk9psaiezzti5x2tn0vsz5p9aex5a" timestamp="1645015245"&gt;1302&lt;/key&gt;&lt;/foreign-keys&gt;&lt;ref-type name="Journal Article"&gt;17&lt;/ref-type&gt;&lt;contributors&gt;&lt;authors&gt;&lt;author&gt;Kellgren, J. H.&lt;/author&gt;&lt;author&gt;Lawrence, J. S.&lt;/author&gt;&lt;/authors&gt;&lt;/contributors&gt;&lt;titles&gt;&lt;title&gt;Radiological assessment of osteo-arthrosis&lt;/title&gt;&lt;secondary-title&gt;Annals of the rheumatic diseases&lt;/secondary-title&gt;&lt;alt-title&gt;Ann Rheum Dis&lt;/alt-title&gt;&lt;/titles&gt;&lt;periodical&gt;&lt;full-title&gt;Annals of the Rheumatic Diseases&lt;/full-title&gt;&lt;/periodical&gt;&lt;alt-periodical&gt;&lt;full-title&gt;Ann Rheum Dis&lt;/full-title&gt;&lt;/alt-periodical&gt;&lt;pages&gt;494-502&lt;/pages&gt;&lt;volume&gt;16&lt;/volume&gt;&lt;number&gt;4&lt;/number&gt;&lt;keywords&gt;&lt;keyword&gt;*OSTEOARTHRITIS/diagnosis&lt;/keyword&gt;&lt;keyword&gt;Humans&lt;/keyword&gt;&lt;keyword&gt;*Joint Diseases&lt;/keyword&gt;&lt;keyword&gt;Osteoarthritis/*diagnosis&lt;/keyword&gt;&lt;/keywords&gt;&lt;dates&gt;&lt;year&gt;1957&lt;/year&gt;&lt;/dates&gt;&lt;isbn&gt;0003-4967&amp;#xD;1468-2060&lt;/isbn&gt;&lt;accession-num&gt;13498604&lt;/accession-num&gt;&lt;urls&gt;&lt;related-urls&gt;&lt;url&gt;https://pubmed.ncbi.nlm.nih.gov/13498604&lt;/url&gt;&lt;url&gt;https://www.ncbi.nlm.nih.gov/pmc/articles/PMC1006995/&lt;/url&gt;&lt;/related-urls&gt;&lt;/urls&gt;&lt;electronic-resource-num&gt;10.1136/ard.16.4.494&lt;/electronic-resource-num&gt;&lt;remote-database-name&gt;PubMed&lt;/remote-database-name&gt;&lt;language&gt;eng&lt;/language&gt;&lt;/record&gt;&lt;/Cite&gt;&lt;/EndNote&gt;</w:instrText>
      </w:r>
      <w:r w:rsidR="00C31431">
        <w:fldChar w:fldCharType="separate"/>
      </w:r>
      <w:r w:rsidR="00904CFB">
        <w:rPr>
          <w:noProof/>
        </w:rPr>
        <w:t>[16]</w:t>
      </w:r>
      <w:r w:rsidR="00C31431">
        <w:fldChar w:fldCharType="end"/>
      </w:r>
      <w:r w:rsidR="00C31431">
        <w:t xml:space="preserve">. </w:t>
      </w:r>
      <w:r w:rsidR="00B1669C">
        <w:t>Erosive osteoarthritis is a particular phenotype which is characterised by central subchondral bone collapse and is associated with greater pain</w:t>
      </w:r>
      <w:r w:rsidR="002C0581">
        <w:t>, a higher level of</w:t>
      </w:r>
      <w:r w:rsidR="00B1669C">
        <w:t xml:space="preserve"> </w:t>
      </w:r>
      <w:r w:rsidR="00994A15">
        <w:t>disability</w:t>
      </w:r>
      <w:r w:rsidR="00994A15">
        <w:fldChar w:fldCharType="begin"/>
      </w:r>
      <w:r w:rsidR="00904CFB">
        <w:instrText xml:space="preserve"> ADDIN EN.CITE &lt;EndNote&gt;&lt;Cite&gt;&lt;Author&gt;Kwok&lt;/Author&gt;&lt;Year&gt;2011&lt;/Year&gt;&lt;RecNum&gt;1228&lt;/RecNum&gt;&lt;DisplayText&gt;[3]&lt;/DisplayText&gt;&lt;record&gt;&lt;rec-number&gt;1228&lt;/rec-number&gt;&lt;foreign-keys&gt;&lt;key app="EN" db-id="tfrstzzwk9psaiezzti5x2tn0vsz5p9aex5a" timestamp="1642177454"&gt;1228&lt;/key&gt;&lt;/foreign-keys&gt;&lt;ref-type name="Journal Article"&gt;17&lt;/ref-type&gt;&lt;contributors&gt;&lt;authors&gt;&lt;author&gt;Kwok, W Y&lt;/author&gt;&lt;author&gt;Kloppenburg, M&lt;/author&gt;&lt;author&gt;Rosendaal, F R&lt;/author&gt;&lt;author&gt;van Meurs, J B&lt;/author&gt;&lt;author&gt;Hofman, A&lt;/author&gt;&lt;author&gt;Bierma-Zeinstra, S M A&lt;/author&gt;&lt;/authors&gt;&lt;/contributors&gt;&lt;titles&gt;&lt;title&gt;Erosive hand osteoarthritis: its prevalence and clinical impact in the general population and symptomatic hand osteoarthritis&lt;/title&gt;&lt;secondary-title&gt;Annals of the Rheumatic Diseases&lt;/secondary-title&gt;&lt;/titles&gt;&lt;periodical&gt;&lt;full-title&gt;Annals of the Rheumatic Diseases&lt;/full-title&gt;&lt;/periodical&gt;&lt;pages&gt;1238-1242&lt;/pages&gt;&lt;volume&gt;70&lt;/volume&gt;&lt;number&gt;7&lt;/number&gt;&lt;dates&gt;&lt;year&gt;2011&lt;/year&gt;&lt;/dates&gt;&lt;urls&gt;&lt;related-urls&gt;&lt;url&gt;https://ard.bmj.com/content/annrheumdis/70/7/1238.full.pdf&lt;/url&gt;&lt;/related-urls&gt;&lt;/urls&gt;&lt;electronic-resource-num&gt;10.1136/ard.2010.143016&lt;/electronic-resource-num&gt;&lt;/record&gt;&lt;/Cite&gt;&lt;/EndNote&gt;</w:instrText>
      </w:r>
      <w:r w:rsidR="00994A15">
        <w:fldChar w:fldCharType="separate"/>
      </w:r>
      <w:r w:rsidR="00904CFB">
        <w:rPr>
          <w:noProof/>
        </w:rPr>
        <w:t>[3]</w:t>
      </w:r>
      <w:r w:rsidR="00994A15">
        <w:fldChar w:fldCharType="end"/>
      </w:r>
      <w:r w:rsidR="00994A15">
        <w:t xml:space="preserve"> </w:t>
      </w:r>
      <w:r w:rsidR="00B1669C">
        <w:t>and even an inflammatory element</w:t>
      </w:r>
      <w:r w:rsidR="002171C8">
        <w:fldChar w:fldCharType="begin">
          <w:fldData xml:space="preserve">PEVuZE5vdGU+PENpdGU+PEF1dGhvcj5IYXVnZW48L0F1dGhvcj48WWVhcj4yMDE2PC9ZZWFyPjxS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</w:fldData>
        </w:fldChar>
      </w:r>
      <w:r w:rsidR="00904CFB">
        <w:instrText xml:space="preserve"> ADDIN EN.CITE </w:instrText>
      </w:r>
      <w:r w:rsidR="00904CFB">
        <w:fldChar w:fldCharType="begin">
          <w:fldData xml:space="preserve">PEVuZE5vdGU+PENpdGU+PEF1dGhvcj5IYXVnZW48L0F1dGhvcj48WWVhcj4yMDE2PC9ZZWFyPjxS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</w:fldData>
        </w:fldChar>
      </w:r>
      <w:r w:rsidR="00904CFB">
        <w:instrText xml:space="preserve"> ADDIN EN.CITE.DATA </w:instrText>
      </w:r>
      <w:r w:rsidR="00904CFB">
        <w:fldChar w:fldCharType="end"/>
      </w:r>
      <w:r w:rsidR="002171C8">
        <w:fldChar w:fldCharType="separate"/>
      </w:r>
      <w:r w:rsidR="00904CFB">
        <w:rPr>
          <w:noProof/>
        </w:rPr>
        <w:t>[17, 18]</w:t>
      </w:r>
      <w:r w:rsidR="002171C8">
        <w:fldChar w:fldCharType="end"/>
      </w:r>
      <w:r w:rsidR="00B1669C">
        <w:t>. I</w:t>
      </w:r>
      <w:r w:rsidR="002C0581">
        <w:t>ndeed, i</w:t>
      </w:r>
      <w:r w:rsidR="00B1669C">
        <w:t xml:space="preserve">nflammatory osteoarthritis </w:t>
      </w:r>
      <w:r w:rsidR="00C31431">
        <w:t xml:space="preserve">(which can occur independently of erosive osteoarthritis) </w:t>
      </w:r>
      <w:r w:rsidR="00B1669C">
        <w:t xml:space="preserve">is observed as increased grey scale </w:t>
      </w:r>
      <w:r w:rsidR="009E4B06">
        <w:t xml:space="preserve">synovitis </w:t>
      </w:r>
      <w:r w:rsidR="00B1669C">
        <w:t xml:space="preserve">on ultrasound (indicating </w:t>
      </w:r>
      <w:r w:rsidR="009E4B06">
        <w:t>synovial</w:t>
      </w:r>
      <w:r w:rsidR="00B1669C">
        <w:t xml:space="preserve"> </w:t>
      </w:r>
      <w:r w:rsidR="009E4B06">
        <w:t>thickening and/or effusion</w:t>
      </w:r>
      <w:r w:rsidR="00B1669C">
        <w:t>) and even, occasionally, associated with increased synovial blood flow on power doppler examination</w:t>
      </w:r>
      <w:r w:rsidR="004E1E96">
        <w:fldChar w:fldCharType="begin">
          <w:fldData xml:space="preserve">PEVuZE5vdGU+PENpdGU+PEF1dGhvcj5LZWVuPC9BdXRob3I+PFllYXI+MjAwODwvWWVhcj48UmVj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</w:fldData>
        </w:fldChar>
      </w:r>
      <w:r w:rsidR="00904CFB">
        <w:instrText xml:space="preserve"> ADDIN EN.CITE </w:instrText>
      </w:r>
      <w:r w:rsidR="00904CFB">
        <w:fldChar w:fldCharType="begin">
          <w:fldData xml:space="preserve">PEVuZE5vdGU+PENpdGU+PEF1dGhvcj5LZWVuPC9BdXRob3I+PFllYXI+MjAwODwvWWVhcj48UmVj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</w:fldData>
        </w:fldChar>
      </w:r>
      <w:r w:rsidR="00904CFB">
        <w:instrText xml:space="preserve"> ADDIN EN.CITE.DATA </w:instrText>
      </w:r>
      <w:r w:rsidR="00904CFB">
        <w:fldChar w:fldCharType="end"/>
      </w:r>
      <w:r w:rsidR="004E1E96">
        <w:fldChar w:fldCharType="separate"/>
      </w:r>
      <w:r w:rsidR="00904CFB">
        <w:rPr>
          <w:noProof/>
        </w:rPr>
        <w:t>[19]</w:t>
      </w:r>
      <w:r w:rsidR="004E1E96">
        <w:fldChar w:fldCharType="end"/>
      </w:r>
      <w:r w:rsidR="00B1669C">
        <w:t>.</w:t>
      </w:r>
      <w:r w:rsidR="00C31431" w:rsidRPr="00C31431">
        <w:t xml:space="preserve"> </w:t>
      </w:r>
      <w:r w:rsidR="00C31431">
        <w:t xml:space="preserve">Erosive osteoarthritis can be graded as normal, stationary, destructive or remodelling, according to the </w:t>
      </w:r>
      <w:r w:rsidR="00F32F41">
        <w:t>radiographic appearances</w:t>
      </w:r>
      <w:r w:rsidR="00C31431">
        <w:fldChar w:fldCharType="begin"/>
      </w:r>
      <w:r w:rsidR="00904CFB">
        <w:instrText xml:space="preserve"> ADDIN EN.CITE &lt;EndNote&gt;&lt;Cite&gt;&lt;Author&gt;Kaufmann&lt;/Author&gt;&lt;Year&gt;2010&lt;/Year&gt;&lt;RecNum&gt;1227&lt;/RecNum&gt;&lt;DisplayText&gt;[20]&lt;/DisplayText&gt;&lt;record&gt;&lt;rec-number&gt;1227&lt;/rec-number&gt;&lt;foreign-keys&gt;&lt;key app="EN" db-id="tfrstzzwk9psaiezzti5x2tn0vsz5p9aex5a" timestamp="1642177338"&gt;1227&lt;/key&gt;&lt;/foreign-keys&gt;&lt;ref-type name="Journal Article"&gt;17&lt;/ref-type&gt;&lt;contributors&gt;&lt;authors&gt;&lt;author&gt;Kaufmann, Robert A.&lt;/author&gt;&lt;author&gt;Lögters, Tim T.&lt;/author&gt;&lt;author&gt;Verbruggen, Gust&lt;/author&gt;&lt;author&gt;Windolf, Joachim&lt;/author&gt;&lt;author&gt;Goitz, Robert J.&lt;/author&gt;&lt;/authors&gt;&lt;/contributors&gt;&lt;titles&gt;&lt;title&gt;Osteoarthritis of the Distal Interphalangeal Joint&lt;/title&gt;&lt;secondary-title&gt;The Journal of Hand Surgery&lt;/secondary-title&gt;&lt;/titles&gt;&lt;periodical&gt;&lt;full-title&gt;The Journal of Hand Surgery&lt;/full-title&gt;&lt;/periodical&gt;&lt;pages&gt;2117-2125&lt;/pages&gt;&lt;volume&gt;35&lt;/volume&gt;&lt;number&gt;12&lt;/number&gt;&lt;keywords&gt;&lt;keyword&gt;Distal interphalangeal joint&lt;/keyword&gt;&lt;keyword&gt;hand&lt;/keyword&gt;&lt;keyword&gt;osteoarthritis&lt;/keyword&gt;&lt;/keywords&gt;&lt;dates&gt;&lt;year&gt;2010&lt;/year&gt;&lt;pub-dates&gt;&lt;date&gt;2010/12/01/&lt;/date&gt;&lt;/pub-dates&gt;&lt;/dates&gt;&lt;isbn&gt;0363-5023&lt;/isbn&gt;&lt;urls&gt;&lt;related-urls&gt;&lt;url&gt;https://www.sciencedirect.com/science/article/pii/S0363502310010634&lt;/url&gt;&lt;/related-urls&gt;&lt;/urls&gt;&lt;electronic-resource-num&gt;https://doi.org/10.1016/j.jhsa.2010.09.003&lt;/electronic-resource-num&gt;&lt;/record&gt;&lt;/Cite&gt;&lt;/EndNote&gt;</w:instrText>
      </w:r>
      <w:r w:rsidR="00C31431">
        <w:fldChar w:fldCharType="separate"/>
      </w:r>
      <w:r w:rsidR="00904CFB">
        <w:rPr>
          <w:noProof/>
        </w:rPr>
        <w:t>[20]</w:t>
      </w:r>
      <w:r w:rsidR="00C31431">
        <w:fldChar w:fldCharType="end"/>
      </w:r>
      <w:r w:rsidR="00C31431">
        <w:t xml:space="preserve">. </w:t>
      </w:r>
    </w:p>
    <w:p w14:paraId="282CBBA1" w14:textId="08E73DC9" w:rsidR="005C3AC4" w:rsidRPr="000D000A" w:rsidRDefault="004E1E96" w:rsidP="00D13C65">
      <w:pPr>
        <w:spacing w:line="360" w:lineRule="auto"/>
        <w:jc w:val="both"/>
      </w:pPr>
      <w:r>
        <w:t>After</w:t>
      </w:r>
      <w:r w:rsidR="007F31EB">
        <w:t xml:space="preserve"> </w:t>
      </w:r>
      <w:r w:rsidR="009E4B06">
        <w:t xml:space="preserve">the </w:t>
      </w:r>
      <w:r w:rsidR="007F31EB">
        <w:t>clinical</w:t>
      </w:r>
      <w:r w:rsidR="009E4B06">
        <w:t xml:space="preserve"> </w:t>
      </w:r>
      <w:r w:rsidR="007F31EB">
        <w:t>and</w:t>
      </w:r>
      <w:r w:rsidR="009E4B06">
        <w:t>/or</w:t>
      </w:r>
      <w:r w:rsidR="007F31EB">
        <w:t xml:space="preserve"> radiographic</w:t>
      </w:r>
      <w:r w:rsidR="009E4B06">
        <w:t xml:space="preserve"> examination has been performed,</w:t>
      </w:r>
      <w:r w:rsidR="007F31EB">
        <w:t xml:space="preserve"> a management plan is then devised </w:t>
      </w:r>
      <w:r w:rsidR="00C53ADC">
        <w:t>together with the patient once the patient</w:t>
      </w:r>
      <w:r w:rsidR="00322C52">
        <w:t>s’</w:t>
      </w:r>
      <w:r w:rsidR="00C53ADC">
        <w:t xml:space="preserve"> preference</w:t>
      </w:r>
      <w:r w:rsidR="00322C52">
        <w:t>s</w:t>
      </w:r>
      <w:r w:rsidR="00C53ADC">
        <w:t xml:space="preserve"> ha</w:t>
      </w:r>
      <w:r w:rsidR="00322C52">
        <w:t>ve</w:t>
      </w:r>
      <w:r w:rsidR="00C53ADC">
        <w:t xml:space="preserve"> been elicited</w:t>
      </w:r>
      <w:r w:rsidR="005C3AC4">
        <w:t>.</w:t>
      </w:r>
    </w:p>
    <w:p w14:paraId="662A314D" w14:textId="77777777" w:rsidR="009B23F3" w:rsidRDefault="009B23F3" w:rsidP="009B23F3">
      <w:pPr>
        <w:pStyle w:val="Heading2"/>
      </w:pPr>
      <w:r>
        <w:t>The opinion of patients</w:t>
      </w:r>
    </w:p>
    <w:p w14:paraId="78FEEFDC" w14:textId="3378628D" w:rsidR="004509C3" w:rsidRDefault="009B23F3" w:rsidP="009B23F3">
      <w:pPr>
        <w:spacing w:line="360" w:lineRule="auto"/>
        <w:jc w:val="both"/>
      </w:pPr>
      <w:r>
        <w:t>The ESCEO expert working group included patients and their contribution provided novel insights into patient preferences and perspectives. The</w:t>
      </w:r>
      <w:r w:rsidR="00322C52">
        <w:t>y</w:t>
      </w:r>
      <w:r w:rsidR="004509C3">
        <w:t xml:space="preserve"> emphasised that </w:t>
      </w:r>
      <w:r>
        <w:t xml:space="preserve">hand osteoarthritis was a highly debilitating disorder with substantial impacts on function (“holding more than one kilogram was too heavy”), </w:t>
      </w:r>
      <w:r w:rsidR="004E1E96">
        <w:t xml:space="preserve">the common activities of </w:t>
      </w:r>
      <w:r>
        <w:t xml:space="preserve">daily living (“I was unable to turn a key”) and independence (“asking for help was very unpleasant”). They also experienced severe symptoms (“pain like hot oil on your skin”) which occurred with a clear cyclical pattern with inflammatory flares followed by </w:t>
      </w:r>
      <w:proofErr w:type="gramStart"/>
      <w:r>
        <w:t>relief</w:t>
      </w:r>
      <w:proofErr w:type="gramEnd"/>
      <w:r w:rsidR="004509C3">
        <w:t xml:space="preserve"> and </w:t>
      </w:r>
      <w:r w:rsidR="00322C52">
        <w:t xml:space="preserve">they also </w:t>
      </w:r>
      <w:r w:rsidR="004509C3">
        <w:t xml:space="preserve">drew attention to the </w:t>
      </w:r>
      <w:r w:rsidR="00A109C4">
        <w:t>often-forgotten</w:t>
      </w:r>
      <w:r w:rsidR="004509C3">
        <w:t xml:space="preserve"> aesthetic concerns which arise due </w:t>
      </w:r>
      <w:r w:rsidR="004E1E96">
        <w:t>to finger deformations</w:t>
      </w:r>
      <w:r w:rsidR="004509C3">
        <w:t xml:space="preserve"> in hand osteoarthritis.</w:t>
      </w:r>
    </w:p>
    <w:p w14:paraId="7BB25692" w14:textId="4957C4E3" w:rsidR="009B23F3" w:rsidRDefault="009B23F3" w:rsidP="009B23F3">
      <w:pPr>
        <w:spacing w:line="360" w:lineRule="auto"/>
        <w:jc w:val="both"/>
      </w:pPr>
      <w:r>
        <w:t xml:space="preserve">One of the patients described an encouraging response to celecoxib and chondroitin sulphate with, “a rapid response to medication”, however, she halted the celecoxib due to, “a fear of side effects” she had read about in the lay press. This emphasises how important it is to have open channels of communication between patients and clinicians to address these kinds of </w:t>
      </w:r>
      <w:r w:rsidR="004E1E96">
        <w:t xml:space="preserve">potential safety </w:t>
      </w:r>
      <w:r>
        <w:t xml:space="preserve">concerns and improve adherence. </w:t>
      </w:r>
    </w:p>
    <w:p w14:paraId="03B02C0F" w14:textId="54324EFD" w:rsidR="009B23F3" w:rsidRDefault="009B23F3" w:rsidP="009B23F3">
      <w:pPr>
        <w:spacing w:line="360" w:lineRule="auto"/>
        <w:jc w:val="both"/>
      </w:pPr>
      <w:r>
        <w:lastRenderedPageBreak/>
        <w:t>Another patient had little response to pharmacological approaches and opted for surgical intervention and has been very satisfied with the result. This highlights the importance of communicating all available management options to patients as their disease progresses.</w:t>
      </w:r>
    </w:p>
    <w:p w14:paraId="1896E93C" w14:textId="1C6ABEF6" w:rsidR="009B23F3" w:rsidRDefault="009B23F3" w:rsidP="009B23F3">
      <w:pPr>
        <w:spacing w:line="360" w:lineRule="auto"/>
        <w:jc w:val="both"/>
      </w:pPr>
      <w:r>
        <w:t>All patients agreed that pharmacological therapies should focus on alleviating pain and dysfunction and be combined with a beneficial safety profile</w:t>
      </w:r>
      <w:r w:rsidR="0072264D">
        <w:t>.</w:t>
      </w:r>
      <w:r w:rsidR="004E1E96">
        <w:t xml:space="preserve"> In some healthcare systems economic considerations </w:t>
      </w:r>
      <w:r w:rsidR="003158FD">
        <w:t>are</w:t>
      </w:r>
      <w:r w:rsidR="004E1E96">
        <w:t xml:space="preserve"> </w:t>
      </w:r>
      <w:r w:rsidR="000C4D1D">
        <w:t xml:space="preserve">also </w:t>
      </w:r>
      <w:proofErr w:type="gramStart"/>
      <w:r w:rsidR="003158FD">
        <w:t>taken into account</w:t>
      </w:r>
      <w:proofErr w:type="gramEnd"/>
      <w:r w:rsidR="009B1ABC">
        <w:t xml:space="preserve"> including costs of medication and non-pharmacological therapies (such as rehabilitation and physical therapy)</w:t>
      </w:r>
      <w:r w:rsidR="003158FD">
        <w:t>, particularly if the patient is funding their own care.</w:t>
      </w:r>
    </w:p>
    <w:p w14:paraId="707E5598" w14:textId="77777777" w:rsidR="009B23F3" w:rsidRDefault="009B23F3" w:rsidP="009B23F3">
      <w:pPr>
        <w:spacing w:line="360" w:lineRule="auto"/>
        <w:jc w:val="both"/>
      </w:pPr>
      <w:proofErr w:type="gramStart"/>
      <w:r>
        <w:t>With regard to</w:t>
      </w:r>
      <w:proofErr w:type="gramEnd"/>
      <w:r>
        <w:t xml:space="preserve"> intra-articular therapies (including hyaluronic acid and corticosteroids), all patients agreed that the size of the needle and volume of injection should be minimised, and the interval between injections should be as long as possible.</w:t>
      </w:r>
    </w:p>
    <w:p w14:paraId="39A6AE44" w14:textId="56696EC5" w:rsidR="009B23F3" w:rsidRPr="00027756" w:rsidRDefault="009B23F3" w:rsidP="009B23F3">
      <w:pPr>
        <w:spacing w:line="360" w:lineRule="auto"/>
        <w:jc w:val="both"/>
      </w:pPr>
      <w:r>
        <w:t>Conversations around these topics (specific symptoms for the patient, pharmacological/surgical intervention, the desired outcomes of an intervention, tolerability of intra-articular therapy for the individual patient) should be a mainstay when eliciting patient preference</w:t>
      </w:r>
      <w:r w:rsidR="00207193">
        <w:t>s</w:t>
      </w:r>
      <w:r>
        <w:t>.</w:t>
      </w:r>
    </w:p>
    <w:p w14:paraId="0BB97E2D" w14:textId="77777777" w:rsidR="009B23F3" w:rsidRDefault="009B23F3" w:rsidP="00D13C65">
      <w:pPr>
        <w:pStyle w:val="Heading2"/>
        <w:spacing w:line="360" w:lineRule="auto"/>
        <w:jc w:val="both"/>
        <w:rPr>
          <w:shd w:val="clear" w:color="auto" w:fill="FFFFFF"/>
        </w:rPr>
      </w:pPr>
    </w:p>
    <w:p w14:paraId="1CEADCEF" w14:textId="065257AD" w:rsidR="00CF40AE" w:rsidRDefault="009B23F3" w:rsidP="00D13C65">
      <w:pPr>
        <w:pStyle w:val="Heading2"/>
        <w:spacing w:line="360" w:lineRule="auto"/>
        <w:jc w:val="both"/>
        <w:rPr>
          <w:shd w:val="clear" w:color="auto" w:fill="FFFFFF"/>
        </w:rPr>
      </w:pPr>
      <w:r>
        <w:rPr>
          <w:shd w:val="clear" w:color="auto" w:fill="FFFFFF"/>
        </w:rPr>
        <w:t>Patient preference</w:t>
      </w:r>
      <w:r w:rsidR="00676A73">
        <w:rPr>
          <w:shd w:val="clear" w:color="auto" w:fill="FFFFFF"/>
        </w:rPr>
        <w:t>s</w:t>
      </w:r>
      <w:r>
        <w:rPr>
          <w:shd w:val="clear" w:color="auto" w:fill="FFFFFF"/>
        </w:rPr>
        <w:t xml:space="preserve"> and shared decision-making</w:t>
      </w:r>
    </w:p>
    <w:p w14:paraId="3FAAF98F" w14:textId="14AFBD42" w:rsidR="00CA24C0" w:rsidRDefault="00CA24C0" w:rsidP="00D13C65">
      <w:pPr>
        <w:spacing w:line="360" w:lineRule="auto"/>
        <w:jc w:val="both"/>
      </w:pPr>
      <w:r>
        <w:t>ESCEO</w:t>
      </w:r>
      <w:r w:rsidR="00EB3F86">
        <w:t xml:space="preserve"> </w:t>
      </w:r>
      <w:r>
        <w:t>is a patient-cent</w:t>
      </w:r>
      <w:r w:rsidR="00B64995">
        <w:t>e</w:t>
      </w:r>
      <w:r>
        <w:t xml:space="preserve">red organisation which aims to promote </w:t>
      </w:r>
      <w:r w:rsidR="00A329BE">
        <w:t xml:space="preserve">the use of </w:t>
      </w:r>
      <w:r>
        <w:t xml:space="preserve">patient perspectives in research and intervention development, </w:t>
      </w:r>
      <w:proofErr w:type="gramStart"/>
      <w:r>
        <w:t>policy-making</w:t>
      </w:r>
      <w:proofErr w:type="gramEnd"/>
      <w:r>
        <w:t xml:space="preserve"> and to ensure that patients are encouraged to take an active role in the clinical decision-making surrounding their individual care</w:t>
      </w:r>
      <w:r w:rsidR="0072264D">
        <w:fldChar w:fldCharType="begin">
          <w:fldData xml:space="preserve">PEVuZE5vdGU+PENpdGU+PEF1dGhvcj5kZSBXaXQ8L0F1dGhvcj48WWVhcj4yMDE5PC9ZZWFyPjxS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</w:fldData>
        </w:fldChar>
      </w:r>
      <w:r w:rsidR="00904CFB">
        <w:instrText xml:space="preserve"> ADDIN EN.CITE </w:instrText>
      </w:r>
      <w:r w:rsidR="00904CFB">
        <w:fldChar w:fldCharType="begin">
          <w:fldData xml:space="preserve">PEVuZE5vdGU+PENpdGU+PEF1dGhvcj5kZSBXaXQ8L0F1dGhvcj48WWVhcj4yMDE5PC9ZZWFyPjxS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</w:fldData>
        </w:fldChar>
      </w:r>
      <w:r w:rsidR="00904CFB">
        <w:instrText xml:space="preserve"> ADDIN EN.CITE.DATA </w:instrText>
      </w:r>
      <w:r w:rsidR="00904CFB">
        <w:fldChar w:fldCharType="end"/>
      </w:r>
      <w:r w:rsidR="0072264D">
        <w:fldChar w:fldCharType="separate"/>
      </w:r>
      <w:r w:rsidR="00904CFB">
        <w:rPr>
          <w:noProof/>
        </w:rPr>
        <w:t>[21]</w:t>
      </w:r>
      <w:r w:rsidR="0072264D">
        <w:fldChar w:fldCharType="end"/>
      </w:r>
      <w:r>
        <w:t>.</w:t>
      </w:r>
    </w:p>
    <w:p w14:paraId="6BC541D6" w14:textId="32D3CB9D" w:rsidR="00CA24C0" w:rsidRDefault="00CA24C0" w:rsidP="00D13C65">
      <w:pPr>
        <w:spacing w:line="360" w:lineRule="auto"/>
        <w:jc w:val="both"/>
      </w:pPr>
      <w:r>
        <w:t>When it comes to deciding on a course of management in a clinical setting, the clinician’s choice and the patient’s choice intersect at the point at which a partnership is formed through shared decision</w:t>
      </w:r>
      <w:r w:rsidR="002C0581">
        <w:t>-</w:t>
      </w:r>
      <w:r>
        <w:t xml:space="preserve">making. This is vital </w:t>
      </w:r>
      <w:proofErr w:type="gramStart"/>
      <w:r>
        <w:t>in order to</w:t>
      </w:r>
      <w:proofErr w:type="gramEnd"/>
      <w:r>
        <w:t xml:space="preserve"> elicit the patients</w:t>
      </w:r>
      <w:r w:rsidR="00A329BE">
        <w:t>’</w:t>
      </w:r>
      <w:r>
        <w:t xml:space="preserve"> preference</w:t>
      </w:r>
      <w:r w:rsidR="00A329BE">
        <w:t>s</w:t>
      </w:r>
      <w:r>
        <w:t>.</w:t>
      </w:r>
    </w:p>
    <w:p w14:paraId="3A4D9CC4" w14:textId="1AD7F39C" w:rsidR="00CA24C0" w:rsidRDefault="00CA24C0" w:rsidP="00D13C65">
      <w:pPr>
        <w:spacing w:line="360" w:lineRule="auto"/>
        <w:jc w:val="both"/>
      </w:pPr>
      <w:r>
        <w:t>Patient preference</w:t>
      </w:r>
      <w:r w:rsidR="00676A73">
        <w:t>s</w:t>
      </w:r>
      <w:r w:rsidR="00C53ADC">
        <w:t>, with regard to medications,</w:t>
      </w:r>
      <w:r>
        <w:t xml:space="preserve"> ha</w:t>
      </w:r>
      <w:r w:rsidR="00F32F41">
        <w:t>ve</w:t>
      </w:r>
      <w:r>
        <w:t xml:space="preserve"> been defined as “a mental process that patients use to compare and choose one drug over another by comparing the good and bad”</w:t>
      </w:r>
      <w:r w:rsidR="00CC31D6">
        <w:fldChar w:fldCharType="begin"/>
      </w:r>
      <w:r w:rsidR="00904CFB">
        <w:instrText xml:space="preserve"> ADDIN EN.CITE &lt;EndNote&gt;&lt;Cite&gt;&lt;RecNum&gt;1230&lt;/RecNum&gt;&lt;DisplayText&gt;[22]&lt;/DisplayText&gt;&lt;record&gt;&lt;rec-number&gt;1230&lt;/rec-number&gt;&lt;foreign-keys&gt;&lt;key app="EN" db-id="tfrstzzwk9psaiezzti5x2tn0vsz5p9aex5a" timestamp="1642178295"&gt;1230&lt;/key&gt;&lt;/foreign-keys&gt;&lt;ref-type name="Web Page"&gt;12&lt;/ref-type&gt;&lt;contributors&gt;&lt;/contributors&gt;&lt;titles&gt;&lt;title&gt;PREFER.Patient preferences (Innovative Medicines Initiative)&lt;/title&gt;&lt;/titles&gt;&lt;dates&gt;&lt;/dates&gt;&lt;urls&gt;&lt;related-urls&gt;&lt;url&gt;https://www.imi-prefer.eu/&lt;/url&gt;&lt;/related-urls&gt;&lt;/urls&gt;&lt;/record&gt;&lt;/Cite&gt;&lt;/EndNote&gt;</w:instrText>
      </w:r>
      <w:r w:rsidR="00CC31D6">
        <w:fldChar w:fldCharType="separate"/>
      </w:r>
      <w:r w:rsidR="00904CFB">
        <w:rPr>
          <w:noProof/>
        </w:rPr>
        <w:t>[22]</w:t>
      </w:r>
      <w:r w:rsidR="00CC31D6">
        <w:fldChar w:fldCharType="end"/>
      </w:r>
      <w:r>
        <w:t>. Th</w:t>
      </w:r>
      <w:r w:rsidR="00676A73">
        <w:t>ese</w:t>
      </w:r>
      <w:r>
        <w:t xml:space="preserve"> preference</w:t>
      </w:r>
      <w:r w:rsidR="00676A73">
        <w:t>s are</w:t>
      </w:r>
      <w:r>
        <w:t xml:space="preserve"> vital to decision-making for an individual in a clinical setting, but also a population at a policy </w:t>
      </w:r>
      <w:r w:rsidR="002D2660">
        <w:t>level.</w:t>
      </w:r>
    </w:p>
    <w:p w14:paraId="2215A0C8" w14:textId="69A96915" w:rsidR="002D2660" w:rsidRDefault="002D2660" w:rsidP="00D13C65">
      <w:pPr>
        <w:spacing w:line="360" w:lineRule="auto"/>
        <w:jc w:val="both"/>
      </w:pPr>
      <w:r>
        <w:t>In the clinical setting, patient preference</w:t>
      </w:r>
      <w:r w:rsidR="00676A73">
        <w:t>s</w:t>
      </w:r>
      <w:r>
        <w:t xml:space="preserve"> help health</w:t>
      </w:r>
      <w:r w:rsidR="00676A73">
        <w:t>care</w:t>
      </w:r>
      <w:r>
        <w:t xml:space="preserve"> professionals to tailor the management plan </w:t>
      </w:r>
      <w:r w:rsidR="003158FD">
        <w:t xml:space="preserve">at the </w:t>
      </w:r>
      <w:r>
        <w:t>patient</w:t>
      </w:r>
      <w:r w:rsidR="003158FD">
        <w:t xml:space="preserve"> level</w:t>
      </w:r>
      <w:r>
        <w:t>, to facilitate true, shared decision</w:t>
      </w:r>
      <w:r w:rsidR="002C0581">
        <w:t>-</w:t>
      </w:r>
      <w:r>
        <w:t>making and to improve patient ‘buy-in’ and adherence to therapy.</w:t>
      </w:r>
    </w:p>
    <w:p w14:paraId="4212C261" w14:textId="34649B01" w:rsidR="002D2660" w:rsidRDefault="002D2660" w:rsidP="00D13C65">
      <w:pPr>
        <w:spacing w:line="360" w:lineRule="auto"/>
        <w:jc w:val="both"/>
      </w:pPr>
      <w:r>
        <w:t>At a policy level, patients should play a key role in the design of healthcare interventions and models of care, the population level assessment of risk-benefit (from a regulatory perspective) and the assessment of the value of an intervention (from a reimbursement perspective).</w:t>
      </w:r>
    </w:p>
    <w:p w14:paraId="129B3B6D" w14:textId="4D70AD8B" w:rsidR="0052682B" w:rsidRDefault="0052682B" w:rsidP="00D13C65">
      <w:pPr>
        <w:spacing w:line="360" w:lineRule="auto"/>
        <w:jc w:val="both"/>
      </w:pPr>
      <w:r>
        <w:lastRenderedPageBreak/>
        <w:t>Methods to elicit preferences have been devised in the discipline of health economics and include ‘revealed’ preferences and ‘stated’ preferences. Revealed preferences are observed by recording consumer choice in a free market, however, this is difficult and impractical in a healthcare setting where ‘choice’ may be influenced by local prescribing behaviours</w:t>
      </w:r>
      <w:r w:rsidR="003158FD">
        <w:t xml:space="preserve">, </w:t>
      </w:r>
      <w:r>
        <w:t>clinician preference</w:t>
      </w:r>
      <w:r w:rsidR="003158FD">
        <w:t xml:space="preserve"> and the level of evidence of a therapy</w:t>
      </w:r>
      <w:r>
        <w:t>.</w:t>
      </w:r>
    </w:p>
    <w:p w14:paraId="2C6031A4" w14:textId="1AE490BA" w:rsidR="0052682B" w:rsidRDefault="0052682B" w:rsidP="00D13C65">
      <w:pPr>
        <w:spacing w:line="360" w:lineRule="auto"/>
        <w:jc w:val="both"/>
      </w:pPr>
      <w:r>
        <w:t>Stated preference</w:t>
      </w:r>
      <w:r w:rsidR="00676A73">
        <w:t>s</w:t>
      </w:r>
      <w:r>
        <w:t xml:space="preserve"> </w:t>
      </w:r>
      <w:r w:rsidR="00676A73">
        <w:t xml:space="preserve">are </w:t>
      </w:r>
      <w:r>
        <w:t>based on hypothetical choices and can be established via exploration (in focus groups or structured interviews) or via elicitation using a discrete choice experiment</w:t>
      </w:r>
      <w:r w:rsidR="00773A5E">
        <w:t xml:space="preserve"> (DCE). A DCE is a tool which decomposes a product into </w:t>
      </w:r>
      <w:r w:rsidR="00C53ADC">
        <w:t>its constituent</w:t>
      </w:r>
      <w:r w:rsidR="00773A5E">
        <w:t xml:space="preserve"> </w:t>
      </w:r>
      <w:r w:rsidR="00C53ADC">
        <w:t>‘</w:t>
      </w:r>
      <w:r w:rsidR="00773A5E">
        <w:t>attributes</w:t>
      </w:r>
      <w:r w:rsidR="00C53ADC">
        <w:t>’</w:t>
      </w:r>
      <w:r w:rsidR="00773A5E">
        <w:t xml:space="preserve"> (or characteristics) which are then placed before a group of </w:t>
      </w:r>
      <w:r w:rsidR="00CC017F">
        <w:t>patients/</w:t>
      </w:r>
      <w:r w:rsidR="00773A5E">
        <w:t xml:space="preserve">consumers in the form of a number of discrete (often binary) choices. Statistical analyses are used to produce an economic model </w:t>
      </w:r>
      <w:r w:rsidR="00C53ADC">
        <w:t>which</w:t>
      </w:r>
      <w:r w:rsidR="00773A5E">
        <w:t xml:space="preserve"> calculate</w:t>
      </w:r>
      <w:r w:rsidR="00C53ADC">
        <w:t>s</w:t>
      </w:r>
      <w:r w:rsidR="00773A5E">
        <w:t xml:space="preserve"> the attributes </w:t>
      </w:r>
      <w:r w:rsidR="00C53ADC">
        <w:t>that are most important to</w:t>
      </w:r>
      <w:r w:rsidR="00773A5E">
        <w:t xml:space="preserve"> the </w:t>
      </w:r>
      <w:r w:rsidR="00CC017F">
        <w:t>patients/</w:t>
      </w:r>
      <w:r w:rsidR="00773A5E">
        <w:t>consumers. The product can then be developed with these preferences in mind.</w:t>
      </w:r>
    </w:p>
    <w:p w14:paraId="1CB73E97" w14:textId="03FE907D" w:rsidR="00773A5E" w:rsidRDefault="00773A5E" w:rsidP="00D13C65">
      <w:pPr>
        <w:spacing w:line="360" w:lineRule="auto"/>
        <w:jc w:val="both"/>
      </w:pPr>
      <w:r>
        <w:t>DCE</w:t>
      </w:r>
      <w:r w:rsidR="00CC017F">
        <w:t>s</w:t>
      </w:r>
      <w:r>
        <w:t xml:space="preserve"> have been utilised </w:t>
      </w:r>
      <w:proofErr w:type="gramStart"/>
      <w:r>
        <w:t xml:space="preserve">in </w:t>
      </w:r>
      <w:r w:rsidR="00C53ADC">
        <w:t>an attempt to</w:t>
      </w:r>
      <w:proofErr w:type="gramEnd"/>
      <w:r w:rsidR="00C53ADC">
        <w:t xml:space="preserve"> </w:t>
      </w:r>
      <w:r w:rsidR="00E276A8">
        <w:t xml:space="preserve">elicit patient preferences for the management of </w:t>
      </w:r>
      <w:r w:rsidR="00C53ADC">
        <w:t>osteoarthritis</w:t>
      </w:r>
      <w:r w:rsidR="00E276A8">
        <w:t>. A</w:t>
      </w:r>
      <w:r w:rsidR="00DE6586">
        <w:t xml:space="preserve"> previous</w:t>
      </w:r>
      <w:r w:rsidR="00E276A8">
        <w:t xml:space="preserve"> ESCEO DCE </w:t>
      </w:r>
      <w:r w:rsidR="00C53ADC">
        <w:t xml:space="preserve">of patients with hip and knee osteoarthritis </w:t>
      </w:r>
      <w:r w:rsidR="00E276A8">
        <w:t xml:space="preserve">showed that </w:t>
      </w:r>
      <w:r w:rsidR="00C53ADC">
        <w:t xml:space="preserve">the </w:t>
      </w:r>
      <w:r w:rsidR="00E276A8">
        <w:t>most important treatment attributes were impact on disease progression followed by the ability to improve walking and reduce pain</w:t>
      </w:r>
      <w:r w:rsidR="00CC31D6">
        <w:fldChar w:fldCharType="begin"/>
      </w:r>
      <w:r w:rsidR="00904CFB">
        <w:instrText xml:space="preserve"> ADDIN EN.CITE &lt;EndNote&gt;&lt;Cite&gt;&lt;Author&gt;Hiligsmann&lt;/Author&gt;&lt;Year&gt;2020&lt;/Year&gt;&lt;RecNum&gt;1231&lt;/RecNum&gt;&lt;DisplayText&gt;[23]&lt;/DisplayText&gt;&lt;record&gt;&lt;rec-number&gt;1231&lt;/rec-number&gt;&lt;foreign-keys&gt;&lt;key app="EN" db-id="tfrstzzwk9psaiezzti5x2tn0vsz5p9aex5a" timestamp="1642178401"&gt;1231&lt;/key&gt;&lt;/foreign-keys&gt;&lt;ref-type name="Journal Article"&gt;17&lt;/ref-type&gt;&lt;contributors&gt;&lt;authors&gt;&lt;author&gt;Hiligsmann, Mickael&lt;/author&gt;&lt;author&gt;Dennison, Elaine&lt;/author&gt;&lt;author&gt;Beaudart, Charlotte&lt;/author&gt;&lt;author&gt;Herrero-Beaumont, Gabriel&lt;/author&gt;&lt;author&gt;Branco, Jaime&lt;/author&gt;&lt;author&gt;Bruyère, Olivier&lt;/author&gt;&lt;author&gt;Conaghan, Philip G.&lt;/author&gt;&lt;author&gt;Cooper, Cyrus&lt;/author&gt;&lt;author&gt;Al-Daghri, Nasser&lt;/author&gt;&lt;author&gt;Jiwa, Famida&lt;/author&gt;&lt;author&gt;Lems, Willem&lt;/author&gt;&lt;author&gt;Pinto, Daniel&lt;/author&gt;&lt;author&gt;Rizzoli, Rene&lt;/author&gt;&lt;author&gt;Thomas, Thierry&lt;/author&gt;&lt;author&gt;Uebelhart, Daniel&lt;/author&gt;&lt;author&gt;Veronese, Nicolas&lt;/author&gt;&lt;author&gt;Reginster, Jean-Yves&lt;/author&gt;&lt;/authors&gt;&lt;/contributors&gt;&lt;titles&gt;&lt;title&gt;A discrete-choice experiment to assess patients’ preferences for osteoarthritis treatment: An ESCEO working group&lt;/title&gt;&lt;secondary-title&gt;Seminars in Arthritis and Rheumatism&lt;/secondary-title&gt;&lt;/titles&gt;&lt;periodical&gt;&lt;full-title&gt;Seminars in Arthritis and Rheumatism&lt;/full-title&gt;&lt;/periodical&gt;&lt;pages&gt;859-866&lt;/pages&gt;&lt;volume&gt;50&lt;/volume&gt;&lt;number&gt;5&lt;/number&gt;&lt;keywords&gt;&lt;keyword&gt;Discrete-choice experiment&lt;/keyword&gt;&lt;keyword&gt;Osteoarthritis&lt;/keyword&gt;&lt;keyword&gt;Outcomes&lt;/keyword&gt;&lt;keyword&gt;Patient preferences&lt;/keyword&gt;&lt;/keywords&gt;&lt;dates&gt;&lt;year&gt;2020&lt;/year&gt;&lt;pub-dates&gt;&lt;date&gt;2020/10/01/&lt;/date&gt;&lt;/pub-dates&gt;&lt;/dates&gt;&lt;isbn&gt;0049-0172&lt;/isbn&gt;&lt;urls&gt;&lt;related-urls&gt;&lt;url&gt;https://www.sciencedirect.com/science/article/pii/S0049017220302249&lt;/url&gt;&lt;/related-urls&gt;&lt;/urls&gt;&lt;electronic-resource-num&gt;https://doi.org/10.1016/j.semarthrit.2020.08.005&lt;/electronic-resource-num&gt;&lt;/record&gt;&lt;/Cite&gt;&lt;/EndNote&gt;</w:instrText>
      </w:r>
      <w:r w:rsidR="00CC31D6">
        <w:fldChar w:fldCharType="separate"/>
      </w:r>
      <w:r w:rsidR="00904CFB">
        <w:rPr>
          <w:noProof/>
        </w:rPr>
        <w:t>[23]</w:t>
      </w:r>
      <w:r w:rsidR="00CC31D6">
        <w:fldChar w:fldCharType="end"/>
      </w:r>
      <w:r w:rsidR="00E276A8">
        <w:t>. In a</w:t>
      </w:r>
      <w:r w:rsidR="00DE6586">
        <w:t>nother</w:t>
      </w:r>
      <w:r w:rsidR="00E276A8">
        <w:t xml:space="preserve"> US </w:t>
      </w:r>
      <w:r w:rsidR="00C53ADC">
        <w:t xml:space="preserve">DCE </w:t>
      </w:r>
      <w:r w:rsidR="00E276A8">
        <w:t>study</w:t>
      </w:r>
      <w:r w:rsidR="00C53ADC">
        <w:t>,</w:t>
      </w:r>
      <w:r w:rsidR="00E276A8">
        <w:t xml:space="preserve"> including hip and knee osteoarthritis patients, healthcare providers and insurance company employees</w:t>
      </w:r>
      <w:r w:rsidR="00C53ADC">
        <w:t>,</w:t>
      </w:r>
      <w:r w:rsidR="00E276A8">
        <w:t xml:space="preserve"> the most important attribute was out of pocket costs</w:t>
      </w:r>
      <w:r w:rsidR="00CC31D6">
        <w:fldChar w:fldCharType="begin">
          <w:fldData xml:space="preserve">PEVuZE5vdGU+PENpdGU+PEF1dGhvcj5BcnNsYW48L0F1dGhvcj48WWVhcj4yMDIwPC9ZZWFyPjxS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</w:fldData>
        </w:fldChar>
      </w:r>
      <w:r w:rsidR="00904CFB">
        <w:instrText xml:space="preserve"> ADDIN EN.CITE </w:instrText>
      </w:r>
      <w:r w:rsidR="00904CFB">
        <w:fldChar w:fldCharType="begin">
          <w:fldData xml:space="preserve">PEVuZE5vdGU+PENpdGU+PEF1dGhvcj5BcnNsYW48L0F1dGhvcj48WWVhcj4yMDIwPC9ZZWFyPjxS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</w:fldData>
        </w:fldChar>
      </w:r>
      <w:r w:rsidR="00904CFB">
        <w:instrText xml:space="preserve"> ADDIN EN.CITE.DATA </w:instrText>
      </w:r>
      <w:r w:rsidR="00904CFB">
        <w:fldChar w:fldCharType="end"/>
      </w:r>
      <w:r w:rsidR="00CC31D6">
        <w:fldChar w:fldCharType="separate"/>
      </w:r>
      <w:r w:rsidR="00904CFB">
        <w:rPr>
          <w:noProof/>
        </w:rPr>
        <w:t>[24]</w:t>
      </w:r>
      <w:r w:rsidR="00CC31D6">
        <w:fldChar w:fldCharType="end"/>
      </w:r>
      <w:r w:rsidR="00E276A8">
        <w:t xml:space="preserve"> </w:t>
      </w:r>
      <w:r w:rsidR="00C53ADC">
        <w:t>(</w:t>
      </w:r>
      <w:r w:rsidR="00E276A8">
        <w:t>though it should be noted that this was not included as an attribute in the ESCEO study</w:t>
      </w:r>
      <w:r w:rsidR="003158FD">
        <w:t xml:space="preserve"> and might be related to the US healthcare distribution system</w:t>
      </w:r>
      <w:r w:rsidR="00C53ADC">
        <w:t>)</w:t>
      </w:r>
      <w:r w:rsidR="00E276A8">
        <w:t>. Another</w:t>
      </w:r>
      <w:r w:rsidR="00C53ADC">
        <w:t xml:space="preserve"> DCE in the US</w:t>
      </w:r>
      <w:r w:rsidR="00E276A8">
        <w:t xml:space="preserve"> included patient</w:t>
      </w:r>
      <w:r w:rsidR="00C53ADC">
        <w:t>s</w:t>
      </w:r>
      <w:r w:rsidR="00E276A8">
        <w:t xml:space="preserve"> with osteoarthritis and chronic low back pain and found a preference for daily oral medication over longer term intravenous therapy</w:t>
      </w:r>
      <w:r w:rsidR="00844C92">
        <w:fldChar w:fldCharType="begin">
          <w:fldData xml:space="preserve">PEVuZE5vdGU+PENpdGU+PEF1dGhvcj5UdXJrPC9BdXRob3I+PFllYXI+MjAyMDwvWWVhcj48UmVj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==
</w:fldData>
        </w:fldChar>
      </w:r>
      <w:r w:rsidR="00904CFB">
        <w:instrText xml:space="preserve"> ADDIN EN.CITE </w:instrText>
      </w:r>
      <w:r w:rsidR="00904CFB">
        <w:fldChar w:fldCharType="begin">
          <w:fldData xml:space="preserve">PEVuZE5vdGU+PENpdGU+PEF1dGhvcj5UdXJrPC9BdXRob3I+PFllYXI+MjAyMDwvWWVhcj48UmVj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==
</w:fldData>
        </w:fldChar>
      </w:r>
      <w:r w:rsidR="00904CFB">
        <w:instrText xml:space="preserve"> ADDIN EN.CITE.DATA </w:instrText>
      </w:r>
      <w:r w:rsidR="00904CFB">
        <w:fldChar w:fldCharType="end"/>
      </w:r>
      <w:r w:rsidR="00844C92">
        <w:fldChar w:fldCharType="separate"/>
      </w:r>
      <w:r w:rsidR="00904CFB">
        <w:rPr>
          <w:noProof/>
        </w:rPr>
        <w:t>[25]</w:t>
      </w:r>
      <w:r w:rsidR="00844C92">
        <w:fldChar w:fldCharType="end"/>
      </w:r>
      <w:r w:rsidR="00E276A8">
        <w:t>. The only DCE in hand osteoarthritis was directly related to the question of preference for arthroplasty versus arthrodesis as a surgical intervention</w:t>
      </w:r>
      <w:r w:rsidR="00213802">
        <w:t xml:space="preserve"> and found that post-operative stiffness, grip strength, cost and need for future surgical procedures were all important attribute</w:t>
      </w:r>
      <w:r w:rsidR="00844C92">
        <w:t>s</w:t>
      </w:r>
      <w:r w:rsidR="00844C92">
        <w:fldChar w:fldCharType="begin">
          <w:fldData xml:space="preserve">PEVuZE5vdGU+PENpdGU+PEF1dGhvcj5IYXJyaXM8L0F1dGhvcj48WWVhcj4yMDE4PC9ZZWFyPjxS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</w:fldData>
        </w:fldChar>
      </w:r>
      <w:r w:rsidR="00904CFB">
        <w:instrText xml:space="preserve"> ADDIN EN.CITE </w:instrText>
      </w:r>
      <w:r w:rsidR="00904CFB">
        <w:fldChar w:fldCharType="begin">
          <w:fldData xml:space="preserve">PEVuZE5vdGU+PENpdGU+PEF1dGhvcj5IYXJyaXM8L0F1dGhvcj48WWVhcj4yMDE4PC9ZZWFyPjxS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</w:fldData>
        </w:fldChar>
      </w:r>
      <w:r w:rsidR="00904CFB">
        <w:instrText xml:space="preserve"> ADDIN EN.CITE.DATA </w:instrText>
      </w:r>
      <w:r w:rsidR="00904CFB">
        <w:fldChar w:fldCharType="end"/>
      </w:r>
      <w:r w:rsidR="00844C92">
        <w:fldChar w:fldCharType="separate"/>
      </w:r>
      <w:r w:rsidR="00904CFB">
        <w:rPr>
          <w:noProof/>
        </w:rPr>
        <w:t>[26]</w:t>
      </w:r>
      <w:r w:rsidR="00844C92">
        <w:fldChar w:fldCharType="end"/>
      </w:r>
      <w:r w:rsidR="00213802">
        <w:t>. Indeed, the only attribute which was not important was ‘recovery time’ and this may have been because the choice was only between 10 week or 12 weeks. Despite the lack of specific hand osteoarthritis DCEs, it is possible to see that this tool could be used to create a holistic impression of patient preferences for therapies in this disease area and should be the subject of future research.</w:t>
      </w:r>
    </w:p>
    <w:p w14:paraId="4BC95D41" w14:textId="23313A6D" w:rsidR="00027756" w:rsidRDefault="00DE6586" w:rsidP="00D13C65">
      <w:pPr>
        <w:spacing w:line="360" w:lineRule="auto"/>
        <w:jc w:val="both"/>
      </w:pPr>
      <w:r>
        <w:t>In summary, t</w:t>
      </w:r>
      <w:r w:rsidR="00027756">
        <w:t>here is an increasing emphasis on patient-cent</w:t>
      </w:r>
      <w:r w:rsidR="00B64995">
        <w:t>e</w:t>
      </w:r>
      <w:r w:rsidR="00027756">
        <w:t xml:space="preserve">red research </w:t>
      </w:r>
      <w:r w:rsidR="003158FD">
        <w:t xml:space="preserve">(outcome assessment tools, expectations and therapeutic management) </w:t>
      </w:r>
      <w:r w:rsidR="00027756">
        <w:t>and it is therefore vital to engage patients in identifying current research needs, the design and conduct of clinical studies and subsequent regulatory assessment</w:t>
      </w:r>
      <w:r w:rsidR="00844C92">
        <w:fldChar w:fldCharType="begin">
          <w:fldData xml:space="preserve">PEVuZE5vdGU+PENpdGU+PEF1dGhvcj5kZSBXaXQ8L0F1dGhvcj48WWVhcj4yMDE5PC9ZZWFyPjxS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</w:fldData>
        </w:fldChar>
      </w:r>
      <w:r w:rsidR="00904CFB">
        <w:instrText xml:space="preserve"> ADDIN EN.CITE </w:instrText>
      </w:r>
      <w:r w:rsidR="00904CFB">
        <w:fldChar w:fldCharType="begin">
          <w:fldData xml:space="preserve">PEVuZE5vdGU+PENpdGU+PEF1dGhvcj5kZSBXaXQ8L0F1dGhvcj48WWVhcj4yMDE5PC9ZZWFyPjxS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</w:fldData>
        </w:fldChar>
      </w:r>
      <w:r w:rsidR="00904CFB">
        <w:instrText xml:space="preserve"> ADDIN EN.CITE.DATA </w:instrText>
      </w:r>
      <w:r w:rsidR="00904CFB">
        <w:fldChar w:fldCharType="end"/>
      </w:r>
      <w:r w:rsidR="00844C92">
        <w:fldChar w:fldCharType="separate"/>
      </w:r>
      <w:r w:rsidR="00904CFB">
        <w:rPr>
          <w:noProof/>
        </w:rPr>
        <w:t>[21]</w:t>
      </w:r>
      <w:r w:rsidR="00844C92">
        <w:fldChar w:fldCharType="end"/>
      </w:r>
      <w:r w:rsidR="00844C92">
        <w:t xml:space="preserve">. </w:t>
      </w:r>
      <w:r w:rsidR="00027756">
        <w:t xml:space="preserve">They should also be consulted on post-marketing </w:t>
      </w:r>
      <w:r w:rsidR="00920334">
        <w:t xml:space="preserve">safety </w:t>
      </w:r>
      <w:r w:rsidR="00027756">
        <w:t>surveillance and efficacy data collection and</w:t>
      </w:r>
      <w:r w:rsidR="00920334">
        <w:t>, if applicable,</w:t>
      </w:r>
      <w:r w:rsidR="00027756">
        <w:t xml:space="preserve"> be represented in the learned bodies devising practice guidelines.</w:t>
      </w:r>
      <w:r w:rsidR="0052682B">
        <w:t xml:space="preserve"> Indeed</w:t>
      </w:r>
      <w:r w:rsidR="00491356">
        <w:t>,</w:t>
      </w:r>
      <w:r w:rsidR="0052682B">
        <w:t xml:space="preserve"> </w:t>
      </w:r>
      <w:r w:rsidR="0052682B">
        <w:lastRenderedPageBreak/>
        <w:t>patient preference</w:t>
      </w:r>
      <w:r w:rsidR="00CC017F">
        <w:t>s</w:t>
      </w:r>
      <w:r w:rsidR="0052682B">
        <w:t xml:space="preserve"> should be incorporated throughout the medicinal</w:t>
      </w:r>
      <w:r w:rsidR="003158FD">
        <w:t xml:space="preserve"> (and non-pharmacological)</w:t>
      </w:r>
      <w:r w:rsidR="0052682B">
        <w:t xml:space="preserve"> product life cycle</w:t>
      </w:r>
      <w:r w:rsidR="00844C92">
        <w:fldChar w:fldCharType="begin"/>
      </w:r>
      <w:r w:rsidR="00904CFB">
        <w:instrText xml:space="preserve"> ADDIN EN.CITE &lt;EndNote&gt;&lt;Cite&gt;&lt;Author&gt;van Overbeeke&lt;/Author&gt;&lt;Year&gt;2019&lt;/Year&gt;&lt;RecNum&gt;1237&lt;/RecNum&gt;&lt;DisplayText&gt;[27]&lt;/DisplayText&gt;&lt;record&gt;&lt;rec-number&gt;1237&lt;/rec-number&gt;&lt;foreign-keys&gt;&lt;key app="EN" db-id="tfrstzzwk9psaiezzti5x2tn0vsz5p9aex5a" timestamp="1642178950"&gt;1237&lt;/key&gt;&lt;/foreign-keys&gt;&lt;ref-type name="Journal Article"&gt;17&lt;/ref-type&gt;&lt;contributors&gt;&lt;authors&gt;&lt;author&gt;van Overbeeke,Eline&lt;/author&gt;&lt;author&gt;Janssens,Rosanne&lt;/author&gt;&lt;author&gt;Whichello,Chiara&lt;/author&gt;&lt;author&gt;Schölin Bywall,Karin&lt;/author&gt;&lt;author&gt;Sharpe,Jenny&lt;/author&gt;&lt;author&gt;Nikolenko,Nikoletta&lt;/author&gt;&lt;author&gt;Phillips,Berkeley S.&lt;/author&gt;&lt;author&gt;Guiddi,Paolo&lt;/author&gt;&lt;author&gt;Pravettoni,Gabriella&lt;/author&gt;&lt;author&gt;Vergani,Laura&lt;/author&gt;&lt;author&gt;Marton,Giulia&lt;/author&gt;&lt;author&gt;Cleemput,Irina&lt;/author&gt;&lt;author&gt;Simoens,Steven&lt;/author&gt;&lt;author&gt;Kübler,Jürgen&lt;/author&gt;&lt;author&gt;Juhaeri,Juhaeri&lt;/author&gt;&lt;author&gt;Levitan,Bennett&lt;/author&gt;&lt;author&gt;de Bekker-Grob,Esther W.&lt;/author&gt;&lt;author&gt;Veldwijk,Jorien&lt;/author&gt;&lt;author&gt;Huys,Isabelle&lt;/author&gt;&lt;/authors&gt;&lt;/contributors&gt;&lt;auth-address&gt;Eline van Overbeeke,Clinical Pharmacology and Pharmacotherapy, KU Leuven,Belgium,eline.vanoverbeeke@kuleuven.be&lt;/auth-address&gt;&lt;titles&gt;&lt;title&gt;Design, Conduct, and Use of Patient Preference Studies in the Medical Product Life Cycle: A Multi-Method Study&lt;/title&gt;&lt;secondary-title&gt;Frontiers in Pharmacology&lt;/secondary-title&gt;&lt;short-title&gt;Patient Preference Studies&lt;/short-title&gt;&lt;/titles&gt;&lt;periodical&gt;&lt;full-title&gt;Frontiers in Pharmacology&lt;/full-title&gt;&lt;/periodical&gt;&lt;volume&gt;10&lt;/volume&gt;&lt;keywords&gt;&lt;keyword&gt;patient preferences,Medical products,decision-making,Health Technology Assessment,Marketing authorization&lt;/keyword&gt;&lt;/keywords&gt;&lt;dates&gt;&lt;year&gt;2019&lt;/year&gt;&lt;pub-dates&gt;&lt;date&gt;2019-December-03&lt;/date&gt;&lt;/pub-dates&gt;&lt;/dates&gt;&lt;isbn&gt;1663-9812&lt;/isbn&gt;&lt;work-type&gt;Original Research&lt;/work-type&gt;&lt;urls&gt;&lt;related-urls&gt;&lt;url&gt;https://www.frontiersin.org/article/10.3389/fphar.2019.01395&lt;/url&gt;&lt;/related-urls&gt;&lt;/urls&gt;&lt;electronic-resource-num&gt;10.3389/fphar.2019.01395&lt;/electronic-resource-num&gt;&lt;language&gt;English&lt;/language&gt;&lt;/record&gt;&lt;/Cite&gt;&lt;/EndNote&gt;</w:instrText>
      </w:r>
      <w:r w:rsidR="00844C92">
        <w:fldChar w:fldCharType="separate"/>
      </w:r>
      <w:r w:rsidR="00904CFB">
        <w:rPr>
          <w:noProof/>
        </w:rPr>
        <w:t>[27]</w:t>
      </w:r>
      <w:r w:rsidR="00844C92">
        <w:fldChar w:fldCharType="end"/>
      </w:r>
      <w:r w:rsidR="00844C92">
        <w:t>.</w:t>
      </w:r>
    </w:p>
    <w:p w14:paraId="201F1A2B" w14:textId="221F1A4B" w:rsidR="00CA24C0" w:rsidRDefault="00027756" w:rsidP="00D13C65">
      <w:pPr>
        <w:spacing w:line="360" w:lineRule="auto"/>
        <w:jc w:val="both"/>
      </w:pPr>
      <w:r>
        <w:t>It is not enough for patients to sit on panels</w:t>
      </w:r>
      <w:r w:rsidR="00C53ADC">
        <w:t>. T</w:t>
      </w:r>
      <w:r>
        <w:t xml:space="preserve">hey should also be trained and educated to enable them to engage in the most comprehensive way possible and offer insights on the most complex elements of clinical science. </w:t>
      </w:r>
      <w:r w:rsidR="00CA24C0">
        <w:t>Capturing</w:t>
      </w:r>
      <w:r>
        <w:t xml:space="preserve"> patient perspectives is a highly active process and should in</w:t>
      </w:r>
      <w:r w:rsidR="00CA24C0">
        <w:t>corporate multiple approaches to engagement</w:t>
      </w:r>
      <w:r w:rsidR="00844C92">
        <w:t xml:space="preserve"> </w:t>
      </w:r>
      <w:r w:rsidR="00844C92">
        <w:fldChar w:fldCharType="begin">
          <w:fldData xml:space="preserve">PEVuZE5vdGU+PENpdGU+PEF1dGhvcj5kZSBXaXQ8L0F1dGhvcj48WWVhcj4yMDE5PC9ZZWFyPjxS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</w:fldData>
        </w:fldChar>
      </w:r>
      <w:r w:rsidR="00904CFB">
        <w:instrText xml:space="preserve"> ADDIN EN.CITE </w:instrText>
      </w:r>
      <w:r w:rsidR="00904CFB">
        <w:fldChar w:fldCharType="begin">
          <w:fldData xml:space="preserve">PEVuZE5vdGU+PENpdGU+PEF1dGhvcj5kZSBXaXQ8L0F1dGhvcj48WWVhcj4yMDE5PC9ZZWFyPjxS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</w:fldData>
        </w:fldChar>
      </w:r>
      <w:r w:rsidR="00904CFB">
        <w:instrText xml:space="preserve"> ADDIN EN.CITE.DATA </w:instrText>
      </w:r>
      <w:r w:rsidR="00904CFB">
        <w:fldChar w:fldCharType="end"/>
      </w:r>
      <w:r w:rsidR="00844C92">
        <w:fldChar w:fldCharType="separate"/>
      </w:r>
      <w:r w:rsidR="00904CFB">
        <w:rPr>
          <w:noProof/>
        </w:rPr>
        <w:t>[28]</w:t>
      </w:r>
      <w:r w:rsidR="00844C92">
        <w:fldChar w:fldCharType="end"/>
      </w:r>
      <w:r w:rsidR="00CA24C0">
        <w:t>.</w:t>
      </w:r>
    </w:p>
    <w:p w14:paraId="6BB02822" w14:textId="382369AD" w:rsidR="0052682B" w:rsidRDefault="0052682B" w:rsidP="00D13C65">
      <w:pPr>
        <w:spacing w:line="360" w:lineRule="auto"/>
        <w:jc w:val="both"/>
      </w:pPr>
      <w:r>
        <w:t xml:space="preserve">Thus, in managing hand osteoarthritis in the clinic, in drawing up a research road map and informing policy for hand osteoarthritis we must involve the patient as the key </w:t>
      </w:r>
      <w:proofErr w:type="gramStart"/>
      <w:r>
        <w:t>stake-holder</w:t>
      </w:r>
      <w:proofErr w:type="gramEnd"/>
      <w:r>
        <w:t>. This will lead to better adoption of interventions, better patient satisfaction and better therapeutic adherence.</w:t>
      </w:r>
    </w:p>
    <w:p w14:paraId="64911558" w14:textId="41EAB318" w:rsidR="00CF40AE" w:rsidRDefault="00213802" w:rsidP="00D13C65">
      <w:pPr>
        <w:pStyle w:val="Heading2"/>
        <w:spacing w:line="360" w:lineRule="auto"/>
        <w:jc w:val="both"/>
        <w:rPr>
          <w:shd w:val="clear" w:color="auto" w:fill="FFFFFF"/>
        </w:rPr>
      </w:pPr>
      <w:r>
        <w:rPr>
          <w:shd w:val="clear" w:color="auto" w:fill="FFFFFF"/>
        </w:rPr>
        <w:t>Management of</w:t>
      </w:r>
      <w:r w:rsidR="00CF40AE">
        <w:rPr>
          <w:shd w:val="clear" w:color="auto" w:fill="FFFFFF"/>
        </w:rPr>
        <w:t xml:space="preserve"> </w:t>
      </w:r>
      <w:r w:rsidR="00C53ADC">
        <w:rPr>
          <w:shd w:val="clear" w:color="auto" w:fill="FFFFFF"/>
        </w:rPr>
        <w:t xml:space="preserve">hand </w:t>
      </w:r>
      <w:r w:rsidR="00CF40AE">
        <w:rPr>
          <w:shd w:val="clear" w:color="auto" w:fill="FFFFFF"/>
        </w:rPr>
        <w:t>osteoarthritis</w:t>
      </w:r>
      <w:r w:rsidR="00C53ADC">
        <w:rPr>
          <w:shd w:val="clear" w:color="auto" w:fill="FFFFFF"/>
        </w:rPr>
        <w:t>: the ACR/AF 2019 guidelines</w:t>
      </w:r>
    </w:p>
    <w:p w14:paraId="45520F21" w14:textId="3BEABE0B" w:rsidR="00213802" w:rsidRDefault="00213802" w:rsidP="00D13C65">
      <w:pPr>
        <w:spacing w:line="360" w:lineRule="auto"/>
        <w:jc w:val="both"/>
      </w:pPr>
      <w:r>
        <w:t>In 2019</w:t>
      </w:r>
      <w:r w:rsidR="00DE6586">
        <w:t>,</w:t>
      </w:r>
      <w:r>
        <w:t xml:space="preserve"> ESCEO published a treatment algorithm for the management of knee osteoarthriti</w:t>
      </w:r>
      <w:r w:rsidR="00844C92">
        <w:t>s</w:t>
      </w:r>
      <w:r w:rsidR="00844C92">
        <w:fldChar w:fldCharType="begin">
          <w:fldData xml:space="preserve">PEVuZE5vdGU+PENpdGU+PEF1dGhvcj5CcnV5w6hyZTwvQXV0aG9yPjxZZWFyPjIwMTk8L1llYXI+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</w:fldData>
        </w:fldChar>
      </w:r>
      <w:r w:rsidR="00904CFB">
        <w:instrText xml:space="preserve"> ADDIN EN.CITE </w:instrText>
      </w:r>
      <w:r w:rsidR="00904CFB">
        <w:fldChar w:fldCharType="begin">
          <w:fldData xml:space="preserve">PEVuZE5vdGU+PENpdGU+PEF1dGhvcj5CcnV5w6hyZTwvQXV0aG9yPjxZZWFyPjIwMTk8L1llYXI+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</w:fldData>
        </w:fldChar>
      </w:r>
      <w:r w:rsidR="00904CFB">
        <w:instrText xml:space="preserve"> ADDIN EN.CITE.DATA </w:instrText>
      </w:r>
      <w:r w:rsidR="00904CFB">
        <w:fldChar w:fldCharType="end"/>
      </w:r>
      <w:r w:rsidR="00844C92">
        <w:fldChar w:fldCharType="separate"/>
      </w:r>
      <w:r w:rsidR="00904CFB">
        <w:rPr>
          <w:noProof/>
        </w:rPr>
        <w:t>[29]</w:t>
      </w:r>
      <w:r w:rsidR="00844C92">
        <w:fldChar w:fldCharType="end"/>
      </w:r>
      <w:r w:rsidR="00141C33">
        <w:t xml:space="preserve"> which has been endorsed beyond Europe in other continents</w:t>
      </w:r>
      <w:r w:rsidR="00141C33">
        <w:fldChar w:fldCharType="begin">
          <w:fldData xml:space="preserve">PEVuZE5vdGU+PENpdGU+PEF1dGhvcj5aaGFuZzwvQXV0aG9yPjxZZWFyPjIwMjE8L1llYXI+PFJl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</w:fldData>
        </w:fldChar>
      </w:r>
      <w:r w:rsidR="00904CFB">
        <w:instrText xml:space="preserve"> ADDIN EN.CITE </w:instrText>
      </w:r>
      <w:r w:rsidR="00904CFB">
        <w:fldChar w:fldCharType="begin">
          <w:fldData xml:space="preserve">PEVuZE5vdGU+PENpdGU+PEF1dGhvcj5aaGFuZzwvQXV0aG9yPjxZZWFyPjIwMjE8L1llYXI+PFJl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</w:fldData>
        </w:fldChar>
      </w:r>
      <w:r w:rsidR="00904CFB">
        <w:instrText xml:space="preserve"> ADDIN EN.CITE.DATA </w:instrText>
      </w:r>
      <w:r w:rsidR="00904CFB">
        <w:fldChar w:fldCharType="end"/>
      </w:r>
      <w:r w:rsidR="00141C33">
        <w:fldChar w:fldCharType="separate"/>
      </w:r>
      <w:r w:rsidR="00904CFB">
        <w:rPr>
          <w:noProof/>
        </w:rPr>
        <w:t>[30, 31]</w:t>
      </w:r>
      <w:r w:rsidR="00141C33">
        <w:fldChar w:fldCharType="end"/>
      </w:r>
      <w:r>
        <w:t>. Although this is not specific to hand osteoarthritis, the key messages and progression through therapies can be transferred as a guide to use in osteoarthritis of the hand</w:t>
      </w:r>
      <w:r w:rsidR="00844C92">
        <w:t>.</w:t>
      </w:r>
      <w:r w:rsidR="00C53ADC">
        <w:t xml:space="preserve"> </w:t>
      </w:r>
      <w:r w:rsidR="00A71A77">
        <w:t>Other European recommendations for the management of hand osteoarthritis have been published, but without a patient-cent</w:t>
      </w:r>
      <w:r w:rsidR="00F32F41">
        <w:t>e</w:t>
      </w:r>
      <w:r w:rsidR="00A71A77">
        <w:t>red focus or algorithm for therapeutic escalation</w:t>
      </w:r>
      <w:r w:rsidR="00A71A77">
        <w:fldChar w:fldCharType="begin">
          <w:fldData xml:space="preserve">PEVuZE5vdGU+PENpdGU+PEF1dGhvcj5Lcm9vbjwvQXV0aG9yPjxZZWFyPjIwMTg8L1llYXI+PFJl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==
</w:fldData>
        </w:fldChar>
      </w:r>
      <w:r w:rsidR="00904CFB">
        <w:instrText xml:space="preserve"> ADDIN EN.CITE </w:instrText>
      </w:r>
      <w:r w:rsidR="00904CFB">
        <w:fldChar w:fldCharType="begin">
          <w:fldData xml:space="preserve">PEVuZE5vdGU+PENpdGU+PEF1dGhvcj5Lcm9vbjwvQXV0aG9yPjxZZWFyPjIwMTg8L1llYXI+PFJl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==
</w:fldData>
        </w:fldChar>
      </w:r>
      <w:r w:rsidR="00904CFB">
        <w:instrText xml:space="preserve"> ADDIN EN.CITE.DATA </w:instrText>
      </w:r>
      <w:r w:rsidR="00904CFB">
        <w:fldChar w:fldCharType="end"/>
      </w:r>
      <w:r w:rsidR="00A71A77">
        <w:fldChar w:fldCharType="separate"/>
      </w:r>
      <w:r w:rsidR="00904CFB">
        <w:rPr>
          <w:noProof/>
        </w:rPr>
        <w:t>[32]</w:t>
      </w:r>
      <w:r w:rsidR="00A71A77">
        <w:fldChar w:fldCharType="end"/>
      </w:r>
      <w:r w:rsidR="00A71A77">
        <w:t>. In 2019,</w:t>
      </w:r>
      <w:r w:rsidR="00C53ADC">
        <w:t xml:space="preserve"> the A</w:t>
      </w:r>
      <w:r w:rsidR="00D605D4">
        <w:t>CR</w:t>
      </w:r>
      <w:r w:rsidR="00C53ADC">
        <w:t xml:space="preserve"> and </w:t>
      </w:r>
      <w:r w:rsidR="00D605D4">
        <w:t xml:space="preserve">AF </w:t>
      </w:r>
      <w:r w:rsidR="00C53ADC">
        <w:t xml:space="preserve">published evidence-based recommendations for the management of hand osteoarthritis, which </w:t>
      </w:r>
      <w:r w:rsidR="006C62A9">
        <w:t>may</w:t>
      </w:r>
      <w:r w:rsidR="00C53ADC">
        <w:t xml:space="preserve"> be used to inform practice in Europe</w:t>
      </w:r>
      <w:r w:rsidR="0072264D">
        <w:fldChar w:fldCharType="begin">
          <w:fldData xml:space="preserve">PEVuZE5vdGU+PENpdGU+PEF1dGhvcj5Lb2xhc2luc2tpPC9BdXRob3I+PFllYXI+MjAyMDwvWWVh
cj48UmVjTnVtPjEyMjQ8L1JlY051bT48RGlzcGxheVRleHQ+WzldPC9EaXNwbGF5VGV4dD48cmVj
b3JkPjxyZWMtbnVtYmVyPjEyMjQ8L3JlYy1udW1iZXI+PGZvcmVpZ24ta2V5cz48a2V5IGFwcD0i
RU4iIGRiLWlkPSJ0ZnJzdHp6d2s5cHNhaWV6enRpNXgydG4wdnN6NXA5YWV4NWEiIHRpbWVzdGFt
cD0iMTY0MjE3NTU5MyI+MTIy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FJlcyAoSG9ib2tlbik8L3NlY29uZGFyeS10aXRsZT48L3RpdGxlcz48cGVyaW9kaWNhbD48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</w:fldData>
        </w:fldChar>
      </w:r>
      <w:r w:rsidR="00904CFB">
        <w:instrText xml:space="preserve"> ADDIN EN.CITE </w:instrText>
      </w:r>
      <w:r w:rsidR="00904CFB">
        <w:fldChar w:fldCharType="begin">
          <w:fldData xml:space="preserve">PEVuZE5vdGU+PENpdGU+PEF1dGhvcj5Lb2xhc2luc2tpPC9BdXRob3I+PFllYXI+MjAyMDwvWWVh
cj48UmVjTnVtPjEyMjQ8L1JlY051bT48RGlzcGxheVRleHQ+WzldPC9EaXNwbGF5VGV4dD48cmVj
b3JkPjxyZWMtbnVtYmVyPjEyMjQ8L3JlYy1udW1iZXI+PGZvcmVpZ24ta2V5cz48a2V5IGFwcD0i
RU4iIGRiLWlkPSJ0ZnJzdHp6d2s5cHNhaWV6enRpNXgydG4wdnN6NXA5YWV4NWEiIHRpbWVzdGFt
cD0iMTY0MjE3NTU5MyI+MTIy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FJlcyAoSG9ib2tlbik8L3NlY29uZGFyeS10aXRsZT48L3RpdGxlcz48cGVyaW9kaWNhbD48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</w:fldData>
        </w:fldChar>
      </w:r>
      <w:r w:rsidR="00904CFB">
        <w:instrText xml:space="preserve"> ADDIN EN.CITE.DATA </w:instrText>
      </w:r>
      <w:r w:rsidR="00904CFB">
        <w:fldChar w:fldCharType="end"/>
      </w:r>
      <w:r w:rsidR="0072264D">
        <w:fldChar w:fldCharType="separate"/>
      </w:r>
      <w:r w:rsidR="00904CFB">
        <w:rPr>
          <w:noProof/>
        </w:rPr>
        <w:t>[9]</w:t>
      </w:r>
      <w:r w:rsidR="0072264D">
        <w:fldChar w:fldCharType="end"/>
      </w:r>
      <w:r w:rsidR="00C53ADC">
        <w:t>.</w:t>
      </w:r>
    </w:p>
    <w:p w14:paraId="2F3A1A71" w14:textId="31E2F3CE" w:rsidR="00C53ADC" w:rsidRDefault="00C53ADC" w:rsidP="00C53ADC">
      <w:pPr>
        <w:spacing w:line="360" w:lineRule="auto"/>
        <w:jc w:val="both"/>
      </w:pPr>
      <w:r>
        <w:t>In this guideline, h</w:t>
      </w:r>
      <w:r w:rsidRPr="00447C5C">
        <w:t>and osteoarthritis is defined according to ACR classification criteria</w:t>
      </w:r>
      <w:r>
        <w:fldChar w:fldCharType="begin"/>
      </w:r>
      <w:r w:rsidR="00904CFB">
        <w:instrText xml:space="preserve"> ADDIN EN.CITE &lt;EndNote&gt;&lt;Cite&gt;&lt;Author&gt;Altman&lt;/Author&gt;&lt;Year&gt;1990&lt;/Year&gt;&lt;RecNum&gt;1229&lt;/RecNum&gt;&lt;DisplayText&gt;[33]&lt;/DisplayText&gt;&lt;record&gt;&lt;rec-number&gt;1229&lt;/rec-number&gt;&lt;foreign-keys&gt;&lt;key app="EN" db-id="tfrstzzwk9psaiezzti5x2tn0vsz5p9aex5a" timestamp="1642177552"&gt;1229&lt;/key&gt;&lt;/foreign-keys&gt;&lt;ref-type name="Journal Article"&gt;17&lt;/ref-type&gt;&lt;contributors&gt;&lt;authors&gt;&lt;author&gt;Altman, R.&lt;/author&gt;&lt;author&gt;Alarcón, G.&lt;/author&gt;&lt;author&gt;Appelrouth, D.&lt;/author&gt;&lt;author&gt;Bloch, D.&lt;/author&gt;&lt;author&gt;Borenstein, D.&lt;/author&gt;&lt;author&gt;Brandt, K.&lt;/author&gt;&lt;author&gt;Brown, C.&lt;/author&gt;&lt;author&gt;Cooke, T. D.&lt;/author&gt;&lt;author&gt;Daniel, W.&lt;/author&gt;&lt;author&gt;Gray, R.&lt;/author&gt;&lt;author&gt;et al.,&lt;/author&gt;&lt;/authors&gt;&lt;/contributors&gt;&lt;auth-address&gt;Miami Veterans Administration Medical Center, FL.&lt;/auth-address&gt;&lt;titles&gt;&lt;title&gt;The American College of Rheumatology criteria for the classification and reporting of osteoarthritis of the hand&lt;/title&gt;&lt;secondary-title&gt;Arthritis Rheum&lt;/secondary-title&gt;&lt;/titles&gt;&lt;periodical&gt;&lt;full-title&gt;Arthritis Rheum&lt;/full-title&gt;&lt;/periodical&gt;&lt;pages&gt;1601-10&lt;/pages&gt;&lt;volume&gt;33&lt;/volume&gt;&lt;number&gt;11&lt;/number&gt;&lt;edition&gt;1990/11/01&lt;/edition&gt;&lt;keywords&gt;&lt;keyword&gt;Adult&lt;/keyword&gt;&lt;keyword&gt;Aged&lt;/keyword&gt;&lt;keyword&gt;Analysis of Variance&lt;/keyword&gt;&lt;keyword&gt;*Finger Joint/diagnostic imaging&lt;/keyword&gt;&lt;keyword&gt;Humans&lt;/keyword&gt;&lt;keyword&gt;Middle Aged&lt;/keyword&gt;&lt;keyword&gt;Multivariate Analysis&lt;/keyword&gt;&lt;keyword&gt;Osteoarthritis/*classification/diagnosis/diagnostic imaging&lt;/keyword&gt;&lt;keyword&gt;Prospective Studies&lt;/keyword&gt;&lt;keyword&gt;Radiography&lt;/keyword&gt;&lt;keyword&gt;Rheumatology&lt;/keyword&gt;&lt;keyword&gt;Sensitivity and Specificity&lt;/keyword&gt;&lt;keyword&gt;Societies, Medical&lt;/keyword&gt;&lt;keyword&gt;United States&lt;/keyword&gt;&lt;/keywords&gt;&lt;dates&gt;&lt;year&gt;1990&lt;/year&gt;&lt;pub-dates&gt;&lt;date&gt;Nov&lt;/date&gt;&lt;/pub-dates&gt;&lt;/dates&gt;&lt;isbn&gt;0004-3591 (Print)&amp;#xD;0004-3591&lt;/isbn&gt;&lt;accession-num&gt;2242058&lt;/accession-num&gt;&lt;urls&gt;&lt;/urls&gt;&lt;electronic-resource-num&gt;10.1002/art.1780331101&lt;/electronic-resource-num&gt;&lt;remote-database-provider&gt;NLM&lt;/remote-database-provider&gt;&lt;language&gt;eng&lt;/language&gt;&lt;/record&gt;&lt;/Cite&gt;&lt;/EndNote&gt;</w:instrText>
      </w:r>
      <w:r>
        <w:fldChar w:fldCharType="separate"/>
      </w:r>
      <w:r w:rsidR="00904CFB">
        <w:rPr>
          <w:noProof/>
        </w:rPr>
        <w:t>[33]</w:t>
      </w:r>
      <w:r>
        <w:fldChar w:fldCharType="end"/>
      </w:r>
      <w:r w:rsidRPr="00447C5C">
        <w:t>.</w:t>
      </w:r>
      <w:r>
        <w:t xml:space="preserve"> </w:t>
      </w:r>
      <w:r w:rsidRPr="00447C5C">
        <w:t>These include the presence of hand symptoms</w:t>
      </w:r>
      <w:r>
        <w:t xml:space="preserve"> (limited to </w:t>
      </w:r>
      <w:r w:rsidRPr="00447C5C">
        <w:t>pain, aching, stiffness</w:t>
      </w:r>
      <w:r>
        <w:t xml:space="preserve">) </w:t>
      </w:r>
      <w:r w:rsidRPr="00447C5C">
        <w:t xml:space="preserve">and </w:t>
      </w:r>
      <w:r>
        <w:t>t</w:t>
      </w:r>
      <w:r w:rsidRPr="00447C5C">
        <w:t>he findings of clinical examination</w:t>
      </w:r>
      <w:r>
        <w:fldChar w:fldCharType="begin"/>
      </w:r>
      <w:r w:rsidR="00904CFB">
        <w:instrText xml:space="preserve"> ADDIN EN.CITE &lt;EndNote&gt;&lt;Cite&gt;&lt;Author&gt;Altman&lt;/Author&gt;&lt;Year&gt;1990&lt;/Year&gt;&lt;RecNum&gt;1229&lt;/RecNum&gt;&lt;DisplayText&gt;[33]&lt;/DisplayText&gt;&lt;record&gt;&lt;rec-number&gt;1229&lt;/rec-number&gt;&lt;foreign-keys&gt;&lt;key app="EN" db-id="tfrstzzwk9psaiezzti5x2tn0vsz5p9aex5a" timestamp="1642177552"&gt;1229&lt;/key&gt;&lt;/foreign-keys&gt;&lt;ref-type name="Journal Article"&gt;17&lt;/ref-type&gt;&lt;contributors&gt;&lt;authors&gt;&lt;author&gt;Altman, R.&lt;/author&gt;&lt;author&gt;Alarcón, G.&lt;/author&gt;&lt;author&gt;Appelrouth, D.&lt;/author&gt;&lt;author&gt;Bloch, D.&lt;/author&gt;&lt;author&gt;Borenstein, D.&lt;/author&gt;&lt;author&gt;Brandt, K.&lt;/author&gt;&lt;author&gt;Brown, C.&lt;/author&gt;&lt;author&gt;Cooke, T. D.&lt;/author&gt;&lt;author&gt;Daniel, W.&lt;/author&gt;&lt;author&gt;Gray, R.&lt;/author&gt;&lt;author&gt;et al.,&lt;/author&gt;&lt;/authors&gt;&lt;/contributors&gt;&lt;auth-address&gt;Miami Veterans Administration Medical Center, FL.&lt;/auth-address&gt;&lt;titles&gt;&lt;title&gt;The American College of Rheumatology criteria for the classification and reporting of osteoarthritis of the hand&lt;/title&gt;&lt;secondary-title&gt;Arthritis Rheum&lt;/secondary-title&gt;&lt;/titles&gt;&lt;periodical&gt;&lt;full-title&gt;Arthritis Rheum&lt;/full-title&gt;&lt;/periodical&gt;&lt;pages&gt;1601-10&lt;/pages&gt;&lt;volume&gt;33&lt;/volume&gt;&lt;number&gt;11&lt;/number&gt;&lt;edition&gt;1990/11/01&lt;/edition&gt;&lt;keywords&gt;&lt;keyword&gt;Adult&lt;/keyword&gt;&lt;keyword&gt;Aged&lt;/keyword&gt;&lt;keyword&gt;Analysis of Variance&lt;/keyword&gt;&lt;keyword&gt;*Finger Joint/diagnostic imaging&lt;/keyword&gt;&lt;keyword&gt;Humans&lt;/keyword&gt;&lt;keyword&gt;Middle Aged&lt;/keyword&gt;&lt;keyword&gt;Multivariate Analysis&lt;/keyword&gt;&lt;keyword&gt;Osteoarthritis/*classification/diagnosis/diagnostic imaging&lt;/keyword&gt;&lt;keyword&gt;Prospective Studies&lt;/keyword&gt;&lt;keyword&gt;Radiography&lt;/keyword&gt;&lt;keyword&gt;Rheumatology&lt;/keyword&gt;&lt;keyword&gt;Sensitivity and Specificity&lt;/keyword&gt;&lt;keyword&gt;Societies, Medical&lt;/keyword&gt;&lt;keyword&gt;United States&lt;/keyword&gt;&lt;/keywords&gt;&lt;dates&gt;&lt;year&gt;1990&lt;/year&gt;&lt;pub-dates&gt;&lt;date&gt;Nov&lt;/date&gt;&lt;/pub-dates&gt;&lt;/dates&gt;&lt;isbn&gt;0004-3591 (Print)&amp;#xD;0004-3591&lt;/isbn&gt;&lt;accession-num&gt;2242058&lt;/accession-num&gt;&lt;urls&gt;&lt;/urls&gt;&lt;electronic-resource-num&gt;10.1002/art.1780331101&lt;/electronic-resource-num&gt;&lt;remote-database-provider&gt;NLM&lt;/remote-database-provider&gt;&lt;language&gt;eng&lt;/language&gt;&lt;/record&gt;&lt;/Cite&gt;&lt;/EndNote&gt;</w:instrText>
      </w:r>
      <w:r>
        <w:fldChar w:fldCharType="separate"/>
      </w:r>
      <w:r w:rsidR="00904CFB">
        <w:rPr>
          <w:noProof/>
        </w:rPr>
        <w:t>[33]</w:t>
      </w:r>
      <w:r>
        <w:fldChar w:fldCharType="end"/>
      </w:r>
      <w:r>
        <w:t>. Three key features are</w:t>
      </w:r>
      <w:r w:rsidRPr="00447C5C">
        <w:t xml:space="preserve"> elicited from specific examination of the distal and proximal interphalangeal joints</w:t>
      </w:r>
      <w:r>
        <w:t xml:space="preserve"> of the </w:t>
      </w:r>
      <w:r w:rsidR="00A71A77">
        <w:t>2</w:t>
      </w:r>
      <w:r w:rsidR="00A71A77" w:rsidRPr="00A71A77">
        <w:rPr>
          <w:vertAlign w:val="superscript"/>
        </w:rPr>
        <w:t>nd</w:t>
      </w:r>
      <w:r w:rsidR="00A71A77">
        <w:t xml:space="preserve"> and 3</w:t>
      </w:r>
      <w:r w:rsidR="00F32F41" w:rsidRPr="00F32F41">
        <w:rPr>
          <w:vertAlign w:val="superscript"/>
        </w:rPr>
        <w:t>rd</w:t>
      </w:r>
      <w:r w:rsidR="00F32F41">
        <w:t xml:space="preserve"> </w:t>
      </w:r>
      <w:r>
        <w:t>finger</w:t>
      </w:r>
      <w:r w:rsidR="00A71A77">
        <w:t>s</w:t>
      </w:r>
      <w:r>
        <w:t xml:space="preserve"> and the </w:t>
      </w:r>
      <w:proofErr w:type="spellStart"/>
      <w:r w:rsidR="00A71A77" w:rsidRPr="00A71A77">
        <w:t>trapezio</w:t>
      </w:r>
      <w:proofErr w:type="spellEnd"/>
      <w:r w:rsidR="00A71A77" w:rsidRPr="00A71A77">
        <w:t xml:space="preserve">-metacarpal </w:t>
      </w:r>
      <w:r>
        <w:t>joints of both hands</w:t>
      </w:r>
      <w:r w:rsidR="00A71A77">
        <w:t xml:space="preserve"> (10 joints)</w:t>
      </w:r>
      <w:r>
        <w:t>. These feature</w:t>
      </w:r>
      <w:r w:rsidR="00B743BE">
        <w:t>s</w:t>
      </w:r>
      <w:r>
        <w:t xml:space="preserve"> </w:t>
      </w:r>
      <w:proofErr w:type="gramStart"/>
      <w:r>
        <w:t>include:</w:t>
      </w:r>
      <w:proofErr w:type="gramEnd"/>
      <w:r w:rsidRPr="00447C5C">
        <w:t xml:space="preserve"> hard tissue enlargement of </w:t>
      </w:r>
      <w:r>
        <w:rPr>
          <w:rFonts w:cstheme="minorHAnsi"/>
        </w:rPr>
        <w:t>≥</w:t>
      </w:r>
      <w:r w:rsidR="00A71A77">
        <w:t>2</w:t>
      </w:r>
      <w:r>
        <w:t xml:space="preserve"> of</w:t>
      </w:r>
      <w:r w:rsidRPr="00447C5C">
        <w:t xml:space="preserve"> these ten joints or </w:t>
      </w:r>
      <w:r>
        <w:rPr>
          <w:rFonts w:cstheme="minorHAnsi"/>
        </w:rPr>
        <w:t>≥</w:t>
      </w:r>
      <w:r>
        <w:t xml:space="preserve">2 </w:t>
      </w:r>
      <w:r w:rsidRPr="00447C5C">
        <w:t>distal inte</w:t>
      </w:r>
      <w:r>
        <w:t>rphalangeal j</w:t>
      </w:r>
      <w:r w:rsidRPr="00447C5C">
        <w:t xml:space="preserve">oints or deformity of </w:t>
      </w:r>
      <w:r>
        <w:rPr>
          <w:rFonts w:cstheme="minorHAnsi"/>
        </w:rPr>
        <w:t>≥</w:t>
      </w:r>
      <w:r>
        <w:t xml:space="preserve">1 </w:t>
      </w:r>
      <w:r w:rsidRPr="00447C5C">
        <w:t>of these joints</w:t>
      </w:r>
      <w:r>
        <w:t xml:space="preserve">. </w:t>
      </w:r>
      <w:r w:rsidR="00A71A77">
        <w:t xml:space="preserve">In addition to the above, there must be fewer than three swollen metacarpophalangeal joints. </w:t>
      </w:r>
      <w:r>
        <w:t xml:space="preserve">If three or four of the above features (in addition to the presence of hand symptoms) are </w:t>
      </w:r>
      <w:proofErr w:type="gramStart"/>
      <w:r>
        <w:t>identified</w:t>
      </w:r>
      <w:proofErr w:type="gramEnd"/>
      <w:r>
        <w:t xml:space="preserve"> then this confers a clinical diagnosis of hand osteoarthritis.</w:t>
      </w:r>
    </w:p>
    <w:p w14:paraId="63151E1E" w14:textId="7E035FC3" w:rsidR="00C53ADC" w:rsidRDefault="00C53ADC" w:rsidP="00C53ADC">
      <w:pPr>
        <w:spacing w:line="360" w:lineRule="auto"/>
        <w:jc w:val="both"/>
      </w:pPr>
      <w:r>
        <w:t>The authors of the ACR/AF 2019 recommendations</w:t>
      </w:r>
      <w:r>
        <w:fldChar w:fldCharType="begin">
          <w:fldData xml:space="preserve">PEVuZE5vdGU+PENpdGU+PEF1dGhvcj5Lb2xhc2luc2tpPC9BdXRob3I+PFllYXI+MjAyMDwvWWVh
cj48UmVjTnVtPjEyMjQ8L1JlY051bT48RGlzcGxheVRleHQ+WzldPC9EaXNwbGF5VGV4dD48cmVj
b3JkPjxyZWMtbnVtYmVyPjEyMjQ8L3JlYy1udW1iZXI+PGZvcmVpZ24ta2V5cz48a2V5IGFwcD0i
RU4iIGRiLWlkPSJ0ZnJzdHp6d2s5cHNhaWV6enRpNXgydG4wdnN6NXA5YWV4NWEiIHRpbWVzdGFt
cD0iMTY0MjE3NTU5MyI+MTIy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FJlcyAoSG9ib2tlbik8L3NlY29uZGFyeS10aXRsZT48L3RpdGxlcz48cGVyaW9kaWNhbD48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</w:fldData>
        </w:fldChar>
      </w:r>
      <w:r w:rsidR="00904CFB">
        <w:instrText xml:space="preserve"> ADDIN EN.CITE </w:instrText>
      </w:r>
      <w:r w:rsidR="00904CFB">
        <w:fldChar w:fldCharType="begin">
          <w:fldData xml:space="preserve">PEVuZE5vdGU+PENpdGU+PEF1dGhvcj5Lb2xhc2luc2tpPC9BdXRob3I+PFllYXI+MjAyMDwvWWVh
cj48UmVjTnVtPjEyMjQ8L1JlY051bT48RGlzcGxheVRleHQ+WzldPC9EaXNwbGF5VGV4dD48cmVj
b3JkPjxyZWMtbnVtYmVyPjEyMjQ8L3JlYy1udW1iZXI+PGZvcmVpZ24ta2V5cz48a2V5IGFwcD0i
RU4iIGRiLWlkPSJ0ZnJzdHp6d2s5cHNhaWV6enRpNXgydG4wdnN6NXA5YWV4NWEiIHRpbWVzdGFt
cD0iMTY0MjE3NTU5MyI+MTIy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FJlcyAoSG9ib2tlbik8L3NlY29uZGFyeS10aXRsZT48L3RpdGxlcz48cGVyaW9kaWNhbD48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</w:fldData>
        </w:fldChar>
      </w:r>
      <w:r w:rsidR="00904CFB">
        <w:instrText xml:space="preserve"> ADDIN EN.CITE.DATA </w:instrText>
      </w:r>
      <w:r w:rsidR="00904CFB">
        <w:fldChar w:fldCharType="end"/>
      </w:r>
      <w:r>
        <w:fldChar w:fldCharType="separate"/>
      </w:r>
      <w:r w:rsidR="00904CFB">
        <w:rPr>
          <w:noProof/>
        </w:rPr>
        <w:t>[9]</w:t>
      </w:r>
      <w:r>
        <w:fldChar w:fldCharType="end"/>
      </w:r>
      <w:r>
        <w:t xml:space="preserve"> used a robust methodology in which a core committee of 5 experts honed the scope of the literature review </w:t>
      </w:r>
      <w:proofErr w:type="gramStart"/>
      <w:r>
        <w:t>with regard to</w:t>
      </w:r>
      <w:proofErr w:type="gramEnd"/>
      <w:r>
        <w:t xml:space="preserve"> population, indication, comparator group and outcomes (PICO). The outcomes were defined as improvement in pain and improvement in function. Literature searches were performed up to and including August 2018 and a meta-analysis was performed for the collated papers.</w:t>
      </w:r>
    </w:p>
    <w:p w14:paraId="3C314029" w14:textId="7780C9CC" w:rsidR="00C53ADC" w:rsidRDefault="00C53ADC" w:rsidP="00C53ADC">
      <w:pPr>
        <w:spacing w:line="360" w:lineRule="auto"/>
        <w:jc w:val="both"/>
      </w:pPr>
      <w:r>
        <w:lastRenderedPageBreak/>
        <w:t xml:space="preserve">A wider community of experts, including patient representatives, then voted on the evidence for </w:t>
      </w:r>
      <w:r w:rsidR="00465871">
        <w:t>each hand</w:t>
      </w:r>
      <w:r>
        <w:t xml:space="preserve"> osteoarthritis intervention, and graded them as either a ‘strong’ or ‘conditional’ recommendation ‘for’ or ‘against’ the intervention. A patient panel was also formed as part of the guideline formulating team.</w:t>
      </w:r>
    </w:p>
    <w:p w14:paraId="487747E0" w14:textId="77777777" w:rsidR="00C53ADC" w:rsidRDefault="00C53ADC" w:rsidP="00C53ADC">
      <w:pPr>
        <w:spacing w:line="360" w:lineRule="auto"/>
        <w:jc w:val="both"/>
      </w:pPr>
      <w:r>
        <w:t xml:space="preserve">A recommendation was described as ‘strong’ if greater than or equal to 70% of the constitutive committee voted either for or against the use of the intervention and a ‘conditional’ recommendation was made if 50-70% of the committee voted for or against the intervention. </w:t>
      </w:r>
    </w:p>
    <w:p w14:paraId="230D3431" w14:textId="77777777" w:rsidR="00C53ADC" w:rsidRDefault="00C53ADC" w:rsidP="00C53ADC">
      <w:pPr>
        <w:spacing w:line="360" w:lineRule="auto"/>
        <w:jc w:val="both"/>
      </w:pPr>
      <w:r>
        <w:t>A strong recommendation ‘for’ an intervention meant that patients should receive the intervention for hand osteoarthritis, a strong recommendation ‘against’ an intervention meant that patients should not receive the intervention for hand osteoarthritis. A conditional recommendation meant that a process of shared decision-making (between patient and clinician) should be used to decide if the patient was to receive the intervention.</w:t>
      </w:r>
    </w:p>
    <w:p w14:paraId="4C981125" w14:textId="145CC10E" w:rsidR="00C53ADC" w:rsidRDefault="00C53ADC" w:rsidP="00C53ADC">
      <w:pPr>
        <w:spacing w:line="360" w:lineRule="auto"/>
        <w:jc w:val="both"/>
      </w:pPr>
      <w:r>
        <w:t>Interventions were grouped into two categories ‘physical, psychosocial and mind-body’ (avoiding the term ‘non-pharmacological’) and ‘pharmacological’. In the first of these, strong recommendations were made for the use of self-efficacy programmes, self-management programmes and 1</w:t>
      </w:r>
      <w:r w:rsidRPr="00E07907">
        <w:rPr>
          <w:vertAlign w:val="superscript"/>
        </w:rPr>
        <w:t>st</w:t>
      </w:r>
      <w:r>
        <w:t xml:space="preserve"> carpo-metacarpal joint </w:t>
      </w:r>
      <w:r w:rsidR="00094DC0">
        <w:t>o</w:t>
      </w:r>
      <w:r>
        <w:t>rthos</w:t>
      </w:r>
      <w:r w:rsidR="0072264D">
        <w:t>e</w:t>
      </w:r>
      <w:r>
        <w:t>s. Conditional recommendations were made for the use of cognitive behavioural therapy, acupuncture</w:t>
      </w:r>
      <w:r w:rsidR="002F79AE">
        <w:t xml:space="preserve"> (complementary medicine)</w:t>
      </w:r>
      <w:r>
        <w:t>, heat therapies (including paraffin wax baths) and</w:t>
      </w:r>
      <w:r w:rsidR="00A71A77">
        <w:t xml:space="preserve"> </w:t>
      </w:r>
      <w:r>
        <w:t>orthos</w:t>
      </w:r>
      <w:r w:rsidR="0072264D">
        <w:t>e</w:t>
      </w:r>
      <w:r>
        <w:t>s</w:t>
      </w:r>
      <w:r w:rsidR="00A71A77">
        <w:t xml:space="preserve"> for the interphalangeal joints</w:t>
      </w:r>
      <w:r>
        <w:t xml:space="preserve">. </w:t>
      </w:r>
    </w:p>
    <w:p w14:paraId="00D68E04" w14:textId="659DD1D0" w:rsidR="00C53ADC" w:rsidRDefault="00C53ADC" w:rsidP="00C53ADC">
      <w:pPr>
        <w:spacing w:line="360" w:lineRule="auto"/>
        <w:jc w:val="both"/>
      </w:pPr>
      <w:r>
        <w:t>For pharmacological</w:t>
      </w:r>
      <w:r w:rsidR="002F79AE">
        <w:t xml:space="preserve"> agents</w:t>
      </w:r>
      <w:r>
        <w:t>, a strong recommendation was made for oral non-steroidal anti-inflammatory drugs (NSAIDs) and conditional recommendations for topical NSAIDS, intra-articular injections of glucocorticoid, chondroitin sulphate, paracetamol, duloxetine and tramadol (the latter three inferred from knee osteoarthritis studies, in the absence of hand osteoarthritis-specific literature).</w:t>
      </w:r>
    </w:p>
    <w:p w14:paraId="262E0AC5" w14:textId="3A3099FD" w:rsidR="00C53ADC" w:rsidRDefault="00C53ADC" w:rsidP="00D13C65">
      <w:pPr>
        <w:spacing w:line="360" w:lineRule="auto"/>
        <w:jc w:val="both"/>
      </w:pPr>
      <w:r>
        <w:t>Strong recommendations were made against the use of glucosamine</w:t>
      </w:r>
      <w:r w:rsidR="009F03BC">
        <w:t xml:space="preserve"> (hydrochloride and sulphate)</w:t>
      </w:r>
      <w:r>
        <w:t>, hydroxychloroquine, methotrexate, anti-TNF and IL-1 inhibitors. Conditional recommendation</w:t>
      </w:r>
      <w:r w:rsidR="00B743BE">
        <w:t>s</w:t>
      </w:r>
      <w:r>
        <w:t xml:space="preserve"> were made against intra-articular injection of hyaluronic acid and the use of topical capsaicin.</w:t>
      </w:r>
    </w:p>
    <w:p w14:paraId="6736DB81" w14:textId="5BD7FE40" w:rsidR="00C53ADC" w:rsidRPr="00213802" w:rsidRDefault="00630831" w:rsidP="00D13C65">
      <w:pPr>
        <w:spacing w:line="360" w:lineRule="auto"/>
        <w:jc w:val="both"/>
      </w:pPr>
      <w:r>
        <w:t xml:space="preserve">In light of these </w:t>
      </w:r>
      <w:proofErr w:type="gramStart"/>
      <w:r>
        <w:t>guidelines</w:t>
      </w:r>
      <w:proofErr w:type="gramEnd"/>
      <w:r>
        <w:t xml:space="preserve"> we will document</w:t>
      </w:r>
      <w:r w:rsidR="00C53ADC">
        <w:t xml:space="preserve"> some of the </w:t>
      </w:r>
      <w:r>
        <w:t>key evidence for pharmacological therapies in hand osteoarthritis and highlight the non-pharmacological recommendations from the ACR/AF 2019 guidelines. This is followed by a summary of potential novel interventions for hand osteoarthritis.</w:t>
      </w:r>
    </w:p>
    <w:p w14:paraId="163FE1FC" w14:textId="77730CCF" w:rsidR="00CF40AE" w:rsidRDefault="00CF40AE" w:rsidP="00630831">
      <w:pPr>
        <w:pStyle w:val="Heading3"/>
        <w:rPr>
          <w:shd w:val="clear" w:color="auto" w:fill="FFFFFF"/>
        </w:rPr>
      </w:pPr>
      <w:r>
        <w:rPr>
          <w:shd w:val="clear" w:color="auto" w:fill="FFFFFF"/>
        </w:rPr>
        <w:t>NSAIDs and COX-2 inhibitors</w:t>
      </w:r>
    </w:p>
    <w:p w14:paraId="3BD5021E" w14:textId="4C0E3FE2" w:rsidR="003D2B97" w:rsidRDefault="003D2B97" w:rsidP="009B1ABC">
      <w:pPr>
        <w:spacing w:line="360" w:lineRule="auto"/>
        <w:jc w:val="both"/>
      </w:pPr>
      <w:bookmarkStart w:id="0" w:name="_Hlk102414773"/>
      <w:r>
        <w:t>Th</w:t>
      </w:r>
      <w:r w:rsidR="00A71A77">
        <w:t xml:space="preserve">ese </w:t>
      </w:r>
      <w:r>
        <w:t>medications have been in usage for the treatment of osteoarthritis for decades and their efficacy (in osteoarthritis though perhaps not hand-specific disease) and safety profiles are well</w:t>
      </w:r>
      <w:r w:rsidR="00630831">
        <w:t>-</w:t>
      </w:r>
      <w:r>
        <w:lastRenderedPageBreak/>
        <w:t>established</w:t>
      </w:r>
      <w:r w:rsidR="009B1ABC">
        <w:t xml:space="preserve"> (with documented adverse effects including GI complications, cardiovascular events, renal impairment and hypersensitivity, headaches, dizziness, rarely hepatotoxicity, drug interactions)</w:t>
      </w:r>
      <w:r w:rsidR="009B1ABC">
        <w:fldChar w:fldCharType="begin"/>
      </w:r>
      <w:r w:rsidR="009B1ABC">
        <w:instrText xml:space="preserve"> ADDIN EN.CITE &lt;EndNote&gt;&lt;Cite&gt;&lt;Author&gt;Cadet&lt;/Author&gt;&lt;Year&gt;2021&lt;/Year&gt;&lt;RecNum&gt;1313&lt;/RecNum&gt;&lt;DisplayText&gt;[34]&lt;/DisplayText&gt;&lt;record&gt;&lt;rec-number&gt;1313&lt;/rec-number&gt;&lt;foreign-keys&gt;&lt;key app="EN" db-id="tfrstzzwk9psaiezzti5x2tn0vsz5p9aex5a" timestamp="1645197862"&gt;1313&lt;/key&gt;&lt;/foreign-keys&gt;&lt;ref-type name="Journal Article"&gt;17&lt;/ref-type&gt;&lt;contributors&gt;&lt;authors&gt;&lt;author&gt;Cadet, C.&lt;/author&gt;&lt;author&gt;Maheu, E.&lt;/author&gt;&lt;/authors&gt;&lt;/contributors&gt;&lt;auth-address&gt;Medical Practice, 4, Place Martin Nadaud, PARIS, 75020, France.&amp;#xD;Hospital Saint-Antoine, Paris, Île-de-France, France.&lt;/auth-address&gt;&lt;titles&gt;&lt;title&gt;Non-steroidal anti-inflammatory drugs in the pharmacological management of osteoarthritis in the very old: prescribe or proscribe?&lt;/title&gt;&lt;secondary-title&gt;Ther Adv Musculoskelet Dis&lt;/secondary-title&gt;&lt;/titles&gt;&lt;periodical&gt;&lt;full-title&gt;Ther Adv Musculoskelet Dis&lt;/full-title&gt;&lt;/periodical&gt;&lt;pages&gt;1759720x211022149&lt;/pages&gt;&lt;volume&gt;13&lt;/volume&gt;&lt;edition&gt;2021/07/03&lt;/edition&gt;&lt;keywords&gt;&lt;keyword&gt;NSAIDs&lt;/keyword&gt;&lt;keyword&gt;benefit/risk&lt;/keyword&gt;&lt;keyword&gt;osteoarthritis&lt;/keyword&gt;&lt;keyword&gt;shared prescription&lt;/keyword&gt;&lt;keyword&gt;very old&lt;/keyword&gt;&lt;keyword&gt;interest.&lt;/keyword&gt;&lt;/keywords&gt;&lt;dates&gt;&lt;year&gt;2021&lt;/year&gt;&lt;/dates&gt;&lt;isbn&gt;1759-720X (Print)&amp;#xD;1759-720x&lt;/isbn&gt;&lt;accession-num&gt;34211591&lt;/accession-num&gt;&lt;urls&gt;&lt;/urls&gt;&lt;custom2&gt;PMC8216401&lt;/custom2&gt;&lt;electronic-resource-num&gt;10.1177/1759720x211022149&lt;/electronic-resource-num&gt;&lt;remote-database-provider&gt;NLM&lt;/remote-database-provider&gt;&lt;language&gt;eng&lt;/language&gt;&lt;/record&gt;&lt;/Cite&gt;&lt;/EndNote&gt;</w:instrText>
      </w:r>
      <w:r w:rsidR="009B1ABC">
        <w:fldChar w:fldCharType="separate"/>
      </w:r>
      <w:r w:rsidR="009B1ABC">
        <w:rPr>
          <w:noProof/>
        </w:rPr>
        <w:t>[34]</w:t>
      </w:r>
      <w:r w:rsidR="009B1ABC">
        <w:fldChar w:fldCharType="end"/>
      </w:r>
      <w:r w:rsidR="009B1ABC">
        <w:t>.</w:t>
      </w:r>
    </w:p>
    <w:bookmarkEnd w:id="0"/>
    <w:p w14:paraId="35935EBC" w14:textId="6CC33FFA" w:rsidR="003D2B97" w:rsidRDefault="003D2B97" w:rsidP="00D13C65">
      <w:pPr>
        <w:spacing w:line="360" w:lineRule="auto"/>
        <w:jc w:val="both"/>
      </w:pPr>
      <w:r>
        <w:t>Non-selective NSAID</w:t>
      </w:r>
      <w:r w:rsidR="00F32F41">
        <w:t>s</w:t>
      </w:r>
      <w:r>
        <w:t xml:space="preserve"> are well known to be associated with upper </w:t>
      </w:r>
      <w:r w:rsidR="00E62C8B">
        <w:t>gastrointestinal, rena</w:t>
      </w:r>
      <w:r>
        <w:t xml:space="preserve">l and cardiovascular adverse effects. A large meta-analysis demonstrated that the </w:t>
      </w:r>
      <w:r w:rsidR="00D51CC8">
        <w:t>relative risk</w:t>
      </w:r>
      <w:r w:rsidR="00BD4955">
        <w:t xml:space="preserve"> (RR)</w:t>
      </w:r>
      <w:r w:rsidR="00D51CC8">
        <w:t xml:space="preserve"> of upper gastrointestinal adverse events with naproxen (RR 4.22 (95% CI 2.71, 6.56)) was marginally </w:t>
      </w:r>
      <w:r w:rsidR="00E62C8B">
        <w:t xml:space="preserve">(numerically) </w:t>
      </w:r>
      <w:r w:rsidR="00D51CC8">
        <w:t>higher than ibuprofen (RR 3.97 (95% CI 2.22, 7.10)) and substantially higher than diclofenac (RR 1.89 (95% CI 1.16, 3.09)</w:t>
      </w:r>
      <w:r w:rsidR="007E2308">
        <w:fldChar w:fldCharType="begin">
          <w:fldData xml:space="preserve">PEVuZE5vdGU+PENpdGU+PEF1dGhvcj5CaGFsYTwvQXV0aG9yPjxZZWFyPjIwMTM8L1llYXI+PFJl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</w:fldData>
        </w:fldChar>
      </w:r>
      <w:r w:rsidR="009B1ABC">
        <w:instrText xml:space="preserve"> ADDIN EN.CITE </w:instrText>
      </w:r>
      <w:r w:rsidR="009B1ABC">
        <w:fldChar w:fldCharType="begin">
          <w:fldData xml:space="preserve">PEVuZE5vdGU+PENpdGU+PEF1dGhvcj5CaGFsYTwvQXV0aG9yPjxZZWFyPjIwMTM8L1llYXI+PFJl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</w:fldData>
        </w:fldChar>
      </w:r>
      <w:r w:rsidR="009B1ABC">
        <w:instrText xml:space="preserve"> ADDIN EN.CITE.DATA </w:instrText>
      </w:r>
      <w:r w:rsidR="009B1ABC">
        <w:fldChar w:fldCharType="end"/>
      </w:r>
      <w:r w:rsidR="007E2308">
        <w:fldChar w:fldCharType="separate"/>
      </w:r>
      <w:r w:rsidR="009B1ABC">
        <w:rPr>
          <w:noProof/>
        </w:rPr>
        <w:t>[35]</w:t>
      </w:r>
      <w:r w:rsidR="007E2308">
        <w:fldChar w:fldCharType="end"/>
      </w:r>
      <w:r w:rsidR="00D51CC8">
        <w:t>.</w:t>
      </w:r>
      <w:r w:rsidR="00474B98">
        <w:t xml:space="preserve"> The use of a proton pump inhibitor contemporaneously to </w:t>
      </w:r>
      <w:r w:rsidR="00442B1D">
        <w:t>NSAID</w:t>
      </w:r>
      <w:r w:rsidR="00F32F41">
        <w:t>s</w:t>
      </w:r>
      <w:r w:rsidR="00442B1D">
        <w:t xml:space="preserve"> reduces the risk of upper GI adverse events to the same level as a COX-2 selective formulation</w:t>
      </w:r>
      <w:r w:rsidR="007E2308">
        <w:fldChar w:fldCharType="begin"/>
      </w:r>
      <w:r w:rsidR="009B1ABC">
        <w:instrText xml:space="preserve"> ADDIN EN.CITE &lt;EndNote&gt;&lt;Cite&gt;&lt;Author&gt;Wang&lt;/Author&gt;&lt;Year&gt;2011&lt;/Year&gt;&lt;RecNum&gt;1243&lt;/RecNum&gt;&lt;DisplayText&gt;[36]&lt;/DisplayText&gt;&lt;record&gt;&lt;rec-number&gt;1243&lt;/rec-number&gt;&lt;foreign-keys&gt;&lt;key app="EN" db-id="tfrstzzwk9psaiezzti5x2tn0vsz5p9aex5a" timestamp="1642179597"&gt;1243&lt;/key&gt;&lt;/foreign-keys&gt;&lt;ref-type name="Journal Article"&gt;17&lt;/ref-type&gt;&lt;contributors&gt;&lt;authors&gt;&lt;author&gt;Wang, X.&lt;/author&gt;&lt;author&gt;Tian, H. J.&lt;/author&gt;&lt;author&gt;Yang, H. K.&lt;/author&gt;&lt;author&gt;Wanyan, P.&lt;/author&gt;&lt;author&gt;Peng, Y. J.&lt;/author&gt;&lt;/authors&gt;&lt;/contributors&gt;&lt;auth-address&gt;Evidence-Based Medicine Center, First Hospital of Lanzhou University, Gansu, China.&lt;/auth-address&gt;&lt;titles&gt;&lt;title&gt;Meta-analysis: cyclooxygenase-2 inhibitors are no better than nonselective nonsteroidal anti-inflammatory drugs with proton pump inhibitors in regard to gastrointestinal adverse events in osteoarthritis and rheumatoid arthritis&lt;/title&gt;&lt;secondary-title&gt;Eur J Gastroenterol Hepatol&lt;/secondary-title&gt;&lt;/titles&gt;&lt;periodical&gt;&lt;full-title&gt;Eur J Gastroenterol Hepatol&lt;/full-title&gt;&lt;/periodical&gt;&lt;pages&gt;876-80&lt;/pages&gt;&lt;volume&gt;23&lt;/volume&gt;&lt;number&gt;10&lt;/number&gt;&lt;edition&gt;2011/09/09&lt;/edition&gt;&lt;keywords&gt;&lt;keyword&gt;Anti-Inflammatory Agents, Non-Steroidal/*adverse effects/therapeutic use&lt;/keyword&gt;&lt;keyword&gt;Arthritis, Rheumatoid/*drug therapy&lt;/keyword&gt;&lt;keyword&gt;Cardiovascular Diseases/chemically induced&lt;/keyword&gt;&lt;keyword&gt;Cyclooxygenase 2 Inhibitors/*adverse effects/therapeutic use&lt;/keyword&gt;&lt;keyword&gt;Drug Therapy, Combination&lt;/keyword&gt;&lt;keyword&gt;Gastrointestinal Diseases/*chemically induced&lt;/keyword&gt;&lt;keyword&gt;Humans&lt;/keyword&gt;&lt;keyword&gt;Osteoarthritis/*drug therapy&lt;/keyword&gt;&lt;keyword&gt;Proton Pump Inhibitors/*adverse effects/therapeutic use&lt;/keyword&gt;&lt;keyword&gt;Randomized Controlled Trials as Topic&lt;/keyword&gt;&lt;/keywords&gt;&lt;dates&gt;&lt;year&gt;2011&lt;/year&gt;&lt;pub-dates&gt;&lt;date&gt;Oct&lt;/date&gt;&lt;/pub-dates&gt;&lt;/dates&gt;&lt;isbn&gt;0954-691x&lt;/isbn&gt;&lt;accession-num&gt;21900785&lt;/accession-num&gt;&lt;urls&gt;&lt;/urls&gt;&lt;electronic-resource-num&gt;10.1097/MEG.0b013e328349de81&lt;/electronic-resource-num&gt;&lt;remote-database-provider&gt;NLM&lt;/remote-database-provider&gt;&lt;language&gt;eng&lt;/language&gt;&lt;/record&gt;&lt;/Cite&gt;&lt;/EndNote&gt;</w:instrText>
      </w:r>
      <w:r w:rsidR="007E2308">
        <w:fldChar w:fldCharType="separate"/>
      </w:r>
      <w:r w:rsidR="009B1ABC">
        <w:rPr>
          <w:noProof/>
        </w:rPr>
        <w:t>[36]</w:t>
      </w:r>
      <w:r w:rsidR="007E2308">
        <w:fldChar w:fldCharType="end"/>
      </w:r>
      <w:r w:rsidR="00442B1D">
        <w:t>.</w:t>
      </w:r>
    </w:p>
    <w:p w14:paraId="3F59241D" w14:textId="2A501C77" w:rsidR="00442B1D" w:rsidRDefault="00442B1D" w:rsidP="00D13C65">
      <w:pPr>
        <w:spacing w:line="360" w:lineRule="auto"/>
        <w:jc w:val="both"/>
      </w:pPr>
      <w:r>
        <w:t>Cardiovascular adverse effects of NSAID</w:t>
      </w:r>
      <w:r w:rsidR="00936F3E">
        <w:t>s</w:t>
      </w:r>
      <w:r>
        <w:t xml:space="preserve"> have been the subject of extensive investigation with a comparison of agents showing that a significantly increased risk is observed with naproxen (RR 1.87 (</w:t>
      </w:r>
      <w:r w:rsidR="00630831">
        <w:t xml:space="preserve">95% CI </w:t>
      </w:r>
      <w:r>
        <w:t>1.10, 3.16</w:t>
      </w:r>
      <w:r w:rsidR="005A2F4C">
        <w:t>)</w:t>
      </w:r>
      <w:r>
        <w:t>) and diclofenac (RR 1.85 (</w:t>
      </w:r>
      <w:r w:rsidR="00630831">
        <w:t xml:space="preserve">95% CI </w:t>
      </w:r>
      <w:r>
        <w:t>1.77, 2.94)) but not with ibuprofen (RR 1.44 (</w:t>
      </w:r>
      <w:r w:rsidR="00630831">
        <w:t xml:space="preserve">95% CI </w:t>
      </w:r>
      <w:r>
        <w:t>0.89, 2.33</w:t>
      </w:r>
      <w:r w:rsidR="005A2F4C">
        <w:t>)</w:t>
      </w:r>
      <w:r>
        <w:t>)</w:t>
      </w:r>
      <w:r w:rsidR="007E2308">
        <w:fldChar w:fldCharType="begin">
          <w:fldData xml:space="preserve">PEVuZE5vdGU+PENpdGU+PEF1dGhvcj5CaGFsYTwvQXV0aG9yPjxZZWFyPjIwMTM8L1llYXI+PFJl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</w:fldData>
        </w:fldChar>
      </w:r>
      <w:r w:rsidR="009B1ABC">
        <w:instrText xml:space="preserve"> ADDIN EN.CITE </w:instrText>
      </w:r>
      <w:r w:rsidR="009B1ABC">
        <w:fldChar w:fldCharType="begin">
          <w:fldData xml:space="preserve">PEVuZE5vdGU+PENpdGU+PEF1dGhvcj5CaGFsYTwvQXV0aG9yPjxZZWFyPjIwMTM8L1llYXI+PFJl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</w:fldData>
        </w:fldChar>
      </w:r>
      <w:r w:rsidR="009B1ABC">
        <w:instrText xml:space="preserve"> ADDIN EN.CITE.DATA </w:instrText>
      </w:r>
      <w:r w:rsidR="009B1ABC">
        <w:fldChar w:fldCharType="end"/>
      </w:r>
      <w:r w:rsidR="007E2308">
        <w:fldChar w:fldCharType="separate"/>
      </w:r>
      <w:r w:rsidR="009B1ABC">
        <w:rPr>
          <w:noProof/>
        </w:rPr>
        <w:t>[35]</w:t>
      </w:r>
      <w:r w:rsidR="007E2308">
        <w:fldChar w:fldCharType="end"/>
      </w:r>
      <w:r>
        <w:t xml:space="preserve">. A more recent meta-analysis included 26 randomised controlled trials of non-selective NSAIDs and COX-2 inhibitors </w:t>
      </w:r>
      <w:r w:rsidR="00096ED0">
        <w:t>which provide</w:t>
      </w:r>
      <w:r w:rsidR="00D20A2E">
        <w:t>s</w:t>
      </w:r>
      <w:r w:rsidR="00096ED0">
        <w:t xml:space="preserve"> a granular assessment of </w:t>
      </w:r>
      <w:r w:rsidR="00D20A2E">
        <w:t>cardiovascular risk</w:t>
      </w:r>
      <w:r w:rsidR="006C62A9">
        <w:t xml:space="preserve"> and</w:t>
      </w:r>
      <w:r w:rsidR="00D20A2E">
        <w:t xml:space="preserve"> showed </w:t>
      </w:r>
      <w:r w:rsidR="00096ED0">
        <w:t xml:space="preserve">that </w:t>
      </w:r>
      <w:r w:rsidR="00D20A2E">
        <w:t xml:space="preserve">rofecoxib was the only agent with an increased odds </w:t>
      </w:r>
      <w:r w:rsidR="00096ED0">
        <w:t xml:space="preserve">of myocardial </w:t>
      </w:r>
      <w:r w:rsidR="00D20A2E">
        <w:t>infarction (OR 1.8</w:t>
      </w:r>
      <w:r w:rsidR="005A2F4C">
        <w:t>1</w:t>
      </w:r>
      <w:r w:rsidR="00D20A2E">
        <w:t xml:space="preserve"> (1.38, 2.38</w:t>
      </w:r>
      <w:r w:rsidR="005A2F4C">
        <w:t>)</w:t>
      </w:r>
      <w:r w:rsidR="00D20A2E">
        <w:t xml:space="preserve">) and composite cardiovascular risk score (OR 1.6 </w:t>
      </w:r>
      <w:r w:rsidR="005A2F4C">
        <w:t>(</w:t>
      </w:r>
      <w:r w:rsidR="00630831">
        <w:t xml:space="preserve">95% CI </w:t>
      </w:r>
      <w:r w:rsidR="00D20A2E">
        <w:t>1.31, 1.98</w:t>
      </w:r>
      <w:r w:rsidR="005A2F4C">
        <w:t>)</w:t>
      </w:r>
      <w:r w:rsidR="00D20A2E">
        <w:t>)</w:t>
      </w:r>
      <w:r w:rsidR="007E2308">
        <w:fldChar w:fldCharType="begin">
          <w:fldData xml:space="preserve">PEVuZE5vdGU+PENpdGU+PEF1dGhvcj5HdW50ZXI8L0F1dGhvcj48WWVhcj4yMDE3PC9ZZWFyPjxS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</w:fldData>
        </w:fldChar>
      </w:r>
      <w:r w:rsidR="009B1ABC">
        <w:instrText xml:space="preserve"> ADDIN EN.CITE </w:instrText>
      </w:r>
      <w:r w:rsidR="009B1ABC">
        <w:fldChar w:fldCharType="begin">
          <w:fldData xml:space="preserve">PEVuZE5vdGU+PENpdGU+PEF1dGhvcj5HdW50ZXI8L0F1dGhvcj48WWVhcj4yMDE3PC9ZZWFyPjxS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</w:fldData>
        </w:fldChar>
      </w:r>
      <w:r w:rsidR="009B1ABC">
        <w:instrText xml:space="preserve"> ADDIN EN.CITE.DATA </w:instrText>
      </w:r>
      <w:r w:rsidR="009B1ABC">
        <w:fldChar w:fldCharType="end"/>
      </w:r>
      <w:r w:rsidR="007E2308">
        <w:fldChar w:fldCharType="separate"/>
      </w:r>
      <w:r w:rsidR="009B1ABC">
        <w:rPr>
          <w:noProof/>
        </w:rPr>
        <w:t>[37]</w:t>
      </w:r>
      <w:r w:rsidR="007E2308">
        <w:fldChar w:fldCharType="end"/>
      </w:r>
      <w:r w:rsidR="00D20A2E">
        <w:t xml:space="preserve">. Celecoxib was associated with reduced odds of stroke and cardiovascular adverse events </w:t>
      </w:r>
      <w:r w:rsidR="00612CEE">
        <w:t>(</w:t>
      </w:r>
      <w:r w:rsidR="00D20A2E">
        <w:t>though there w</w:t>
      </w:r>
      <w:r w:rsidR="00612CEE">
        <w:t xml:space="preserve">as substantial heterogeneity in the doses of celecoxib used in the meta-analysis) </w:t>
      </w:r>
      <w:r w:rsidR="007E2308">
        <w:fldChar w:fldCharType="begin">
          <w:fldData xml:space="preserve">PEVuZE5vdGU+PENpdGU+PEF1dGhvcj5HdW50ZXI8L0F1dGhvcj48WWVhcj4yMDE3PC9ZZWFyPjxS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</w:fldData>
        </w:fldChar>
      </w:r>
      <w:r w:rsidR="009B1ABC">
        <w:instrText xml:space="preserve"> ADDIN EN.CITE </w:instrText>
      </w:r>
      <w:r w:rsidR="009B1ABC">
        <w:fldChar w:fldCharType="begin">
          <w:fldData xml:space="preserve">PEVuZE5vdGU+PENpdGU+PEF1dGhvcj5HdW50ZXI8L0F1dGhvcj48WWVhcj4yMDE3PC9ZZWFyPjxS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</w:fldData>
        </w:fldChar>
      </w:r>
      <w:r w:rsidR="009B1ABC">
        <w:instrText xml:space="preserve"> ADDIN EN.CITE.DATA </w:instrText>
      </w:r>
      <w:r w:rsidR="009B1ABC">
        <w:fldChar w:fldCharType="end"/>
      </w:r>
      <w:r w:rsidR="007E2308">
        <w:fldChar w:fldCharType="separate"/>
      </w:r>
      <w:r w:rsidR="009B1ABC">
        <w:rPr>
          <w:noProof/>
        </w:rPr>
        <w:t>[37]</w:t>
      </w:r>
      <w:r w:rsidR="007E2308">
        <w:fldChar w:fldCharType="end"/>
      </w:r>
      <w:r w:rsidR="00612CEE">
        <w:t>. This was supported by the safety outcomes of the PRECISION trial which demonstrated that celecoxib was non-inferior to both ibuprofen and naproxen in terms of cardiovascular risk</w:t>
      </w:r>
      <w:r w:rsidR="007E2308">
        <w:fldChar w:fldCharType="begin">
          <w:fldData xml:space="preserve">PEVuZE5vdGU+PENpdGU+PEF1dGhvcj5OaXNzZW48L0F1dGhvcj48WWVhcj4yMDE2PC9ZZWFyPjxS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==
</w:fldData>
        </w:fldChar>
      </w:r>
      <w:r w:rsidR="009B1ABC">
        <w:instrText xml:space="preserve"> ADDIN EN.CITE </w:instrText>
      </w:r>
      <w:r w:rsidR="009B1ABC">
        <w:fldChar w:fldCharType="begin">
          <w:fldData xml:space="preserve">PEVuZE5vdGU+PENpdGU+PEF1dGhvcj5OaXNzZW48L0F1dGhvcj48WWVhcj4yMDE2PC9ZZWFyPjxS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==
</w:fldData>
        </w:fldChar>
      </w:r>
      <w:r w:rsidR="009B1ABC">
        <w:instrText xml:space="preserve"> ADDIN EN.CITE.DATA </w:instrText>
      </w:r>
      <w:r w:rsidR="009B1ABC">
        <w:fldChar w:fldCharType="end"/>
      </w:r>
      <w:r w:rsidR="007E2308">
        <w:fldChar w:fldCharType="separate"/>
      </w:r>
      <w:r w:rsidR="009B1ABC">
        <w:rPr>
          <w:noProof/>
        </w:rPr>
        <w:t>[38]</w:t>
      </w:r>
      <w:r w:rsidR="007E2308">
        <w:fldChar w:fldCharType="end"/>
      </w:r>
      <w:r w:rsidR="00612CEE">
        <w:t>.</w:t>
      </w:r>
      <w:r w:rsidR="00BD4955">
        <w:t xml:space="preserve"> </w:t>
      </w:r>
      <w:r w:rsidR="00BD4955" w:rsidRPr="00BD4955">
        <w:t>C</w:t>
      </w:r>
      <w:r w:rsidR="00BD4955">
        <w:t>ardiovascular</w:t>
      </w:r>
      <w:r w:rsidR="00BD4955" w:rsidRPr="00BD4955">
        <w:t xml:space="preserve"> and </w:t>
      </w:r>
      <w:r w:rsidR="00BD4955">
        <w:t>gastro-intestinal</w:t>
      </w:r>
      <w:r w:rsidR="00BD4955" w:rsidRPr="00BD4955">
        <w:t xml:space="preserve"> risks seem to increase with age, but recent data did not show an age-related increase of the RR. Rather, it seems that there is an age-related increase of the absolute risk, multiplied by around 2 for either CV or GI risks between 70-79 and ≥80 years old</w:t>
      </w:r>
      <w:r w:rsidR="00BD4955">
        <w:fldChar w:fldCharType="begin"/>
      </w:r>
      <w:r w:rsidR="009B1ABC">
        <w:instrText xml:space="preserve"> ADDIN EN.CITE &lt;EndNote&gt;&lt;Cite&gt;&lt;Author&gt;Cadet&lt;/Author&gt;&lt;Year&gt;2021&lt;/Year&gt;&lt;RecNum&gt;1313&lt;/RecNum&gt;&lt;DisplayText&gt;[34]&lt;/DisplayText&gt;&lt;record&gt;&lt;rec-number&gt;1313&lt;/rec-number&gt;&lt;foreign-keys&gt;&lt;key app="EN" db-id="tfrstzzwk9psaiezzti5x2tn0vsz5p9aex5a" timestamp="1645197862"&gt;1313&lt;/key&gt;&lt;/foreign-keys&gt;&lt;ref-type name="Journal Article"&gt;17&lt;/ref-type&gt;&lt;contributors&gt;&lt;authors&gt;&lt;author&gt;Cadet, C.&lt;/author&gt;&lt;author&gt;Maheu, E.&lt;/author&gt;&lt;/authors&gt;&lt;/contributors&gt;&lt;auth-address&gt;Medical Practice, 4, Place Martin Nadaud, PARIS, 75020, France.&amp;#xD;Hospital Saint-Antoine, Paris, Île-de-France, France.&lt;/auth-address&gt;&lt;titles&gt;&lt;title&gt;Non-steroidal anti-inflammatory drugs in the pharmacological management of osteoarthritis in the very old: prescribe or proscribe?&lt;/title&gt;&lt;secondary-title&gt;Ther Adv Musculoskelet Dis&lt;/secondary-title&gt;&lt;/titles&gt;&lt;periodical&gt;&lt;full-title&gt;Ther Adv Musculoskelet Dis&lt;/full-title&gt;&lt;/periodical&gt;&lt;pages&gt;1759720x211022149&lt;/pages&gt;&lt;volume&gt;13&lt;/volume&gt;&lt;edition&gt;2021/07/03&lt;/edition&gt;&lt;keywords&gt;&lt;keyword&gt;NSAIDs&lt;/keyword&gt;&lt;keyword&gt;benefit/risk&lt;/keyword&gt;&lt;keyword&gt;osteoarthritis&lt;/keyword&gt;&lt;keyword&gt;shared prescription&lt;/keyword&gt;&lt;keyword&gt;very old&lt;/keyword&gt;&lt;keyword&gt;interest.&lt;/keyword&gt;&lt;/keywords&gt;&lt;dates&gt;&lt;year&gt;2021&lt;/year&gt;&lt;/dates&gt;&lt;isbn&gt;1759-720X (Print)&amp;#xD;1759-720x&lt;/isbn&gt;&lt;accession-num&gt;34211591&lt;/accession-num&gt;&lt;urls&gt;&lt;/urls&gt;&lt;custom2&gt;PMC8216401&lt;/custom2&gt;&lt;electronic-resource-num&gt;10.1177/1759720x211022149&lt;/electronic-resource-num&gt;&lt;remote-database-provider&gt;NLM&lt;/remote-database-provider&gt;&lt;language&gt;eng&lt;/language&gt;&lt;/record&gt;&lt;/Cite&gt;&lt;/EndNote&gt;</w:instrText>
      </w:r>
      <w:r w:rsidR="00BD4955">
        <w:fldChar w:fldCharType="separate"/>
      </w:r>
      <w:r w:rsidR="009B1ABC">
        <w:rPr>
          <w:noProof/>
        </w:rPr>
        <w:t>[34]</w:t>
      </w:r>
      <w:r w:rsidR="00BD4955">
        <w:fldChar w:fldCharType="end"/>
      </w:r>
      <w:r w:rsidR="00BD4955">
        <w:t>. Patients should be counselled using this information prior to prescription.</w:t>
      </w:r>
    </w:p>
    <w:p w14:paraId="746A05FC" w14:textId="31BDB301" w:rsidR="0042360A" w:rsidRDefault="0042360A" w:rsidP="00D13C65">
      <w:pPr>
        <w:spacing w:line="360" w:lineRule="auto"/>
        <w:jc w:val="both"/>
      </w:pPr>
      <w:r>
        <w:t xml:space="preserve">Analyses performed by </w:t>
      </w:r>
      <w:r w:rsidR="00630831">
        <w:t xml:space="preserve">an </w:t>
      </w:r>
      <w:r>
        <w:t>ESCEO</w:t>
      </w:r>
      <w:r w:rsidR="00630831">
        <w:t xml:space="preserve"> working group</w:t>
      </w:r>
      <w:r>
        <w:t xml:space="preserve"> investigated the adverse effect profiles of pharmaceutical interventions in osteoarthritis. For COX-2 inhibitors</w:t>
      </w:r>
      <w:r w:rsidR="00630831">
        <w:t>,</w:t>
      </w:r>
      <w:r>
        <w:t xml:space="preserve"> meta-analyses showed marginally increased risks of abdominal pain (R</w:t>
      </w:r>
      <w:r w:rsidR="005A2F4C">
        <w:t xml:space="preserve">elative </w:t>
      </w:r>
      <w:r>
        <w:t>R</w:t>
      </w:r>
      <w:r w:rsidR="005A2F4C">
        <w:t>isk (RR)</w:t>
      </w:r>
      <w:r>
        <w:t xml:space="preserve"> 1.40 (</w:t>
      </w:r>
      <w:r w:rsidR="00630831">
        <w:t xml:space="preserve">95% CI </w:t>
      </w:r>
      <w:r>
        <w:t>1.08, 1.80)), hypertension (RR 1.45 (</w:t>
      </w:r>
      <w:r w:rsidR="00630831">
        <w:t xml:space="preserve">95% CI </w:t>
      </w:r>
      <w:r>
        <w:t>1.01, 2.10), rofecoxib only), peripheral oedema (RR 1.61 (</w:t>
      </w:r>
      <w:r w:rsidR="00630831">
        <w:t xml:space="preserve">95% CI </w:t>
      </w:r>
      <w:r>
        <w:t>1.09, 2.40)) and generalised oedema (RR 1.91 (</w:t>
      </w:r>
      <w:r w:rsidR="00630831">
        <w:t xml:space="preserve">95% CI </w:t>
      </w:r>
      <w:r>
        <w:t>1.08, 3.39))</w:t>
      </w:r>
      <w:r w:rsidR="00C31431">
        <w:t xml:space="preserve"> compared to placebo</w:t>
      </w:r>
      <w:r w:rsidR="007E2308">
        <w:fldChar w:fldCharType="begin">
          <w:fldData xml:space="preserve">PEVuZE5vdGU+PENpdGU+PEF1dGhvcj5DdXJ0aXM8L0F1dGhvcj48WWVhcj4yMDE5PC9ZZWFyPjxS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</w:fldData>
        </w:fldChar>
      </w:r>
      <w:r w:rsidR="00904CFB">
        <w:instrText xml:space="preserve"> ADDIN EN.CITE </w:instrText>
      </w:r>
      <w:r w:rsidR="00904CFB">
        <w:fldChar w:fldCharType="begin">
          <w:fldData xml:space="preserve">PEVuZE5vdGU+PENpdGU+PEF1dGhvcj5DdXJ0aXM8L0F1dGhvcj48WWVhcj4yMDE5PC9ZZWFyPjxS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</w:fldData>
        </w:fldChar>
      </w:r>
      <w:r w:rsidR="00904CFB">
        <w:instrText xml:space="preserve"> ADDIN EN.CITE.DATA </w:instrText>
      </w:r>
      <w:r w:rsidR="00904CFB">
        <w:fldChar w:fldCharType="end"/>
      </w:r>
      <w:r w:rsidR="007E2308">
        <w:fldChar w:fldCharType="separate"/>
      </w:r>
      <w:r w:rsidR="00904CFB">
        <w:rPr>
          <w:noProof/>
        </w:rPr>
        <w:t>[39]</w:t>
      </w:r>
      <w:r w:rsidR="007E2308">
        <w:fldChar w:fldCharType="end"/>
      </w:r>
      <w:r>
        <w:t>.</w:t>
      </w:r>
    </w:p>
    <w:p w14:paraId="713DAFA9" w14:textId="3C668CA0" w:rsidR="0042360A" w:rsidRDefault="0042360A" w:rsidP="00D13C65">
      <w:pPr>
        <w:spacing w:line="360" w:lineRule="auto"/>
        <w:jc w:val="both"/>
      </w:pPr>
      <w:r>
        <w:t>Topical agents were associated with an increased risk of any adverse event (RR 1.16 (</w:t>
      </w:r>
      <w:r w:rsidR="00630831">
        <w:t xml:space="preserve">95% CI </w:t>
      </w:r>
      <w:r>
        <w:t>1.04, 1.29)) and withdrawal due to an adverse effect (RR 1.49 (</w:t>
      </w:r>
      <w:r w:rsidR="00630831">
        <w:t xml:space="preserve">95% CI </w:t>
      </w:r>
      <w:r>
        <w:t xml:space="preserve">1.15, 1.92)) (which was largely driven by the effect of topical diclofenac) </w:t>
      </w:r>
      <w:r w:rsidR="002126A3">
        <w:fldChar w:fldCharType="begin">
          <w:fldData xml:space="preserve">PEVuZE5vdGU+PENpdGU+PEF1dGhvcj5Ib252bzwvQXV0aG9yPjxZZWFyPjIwMTk8L1llYXI+PFJl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</w:fldData>
        </w:fldChar>
      </w:r>
      <w:r w:rsidR="00904CFB">
        <w:instrText xml:space="preserve"> ADDIN EN.CITE </w:instrText>
      </w:r>
      <w:r w:rsidR="00904CFB">
        <w:fldChar w:fldCharType="begin">
          <w:fldData xml:space="preserve">PEVuZE5vdGU+PENpdGU+PEF1dGhvcj5Ib252bzwvQXV0aG9yPjxZZWFyPjIwMTk8L1llYXI+PFJl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</w:fldData>
        </w:fldChar>
      </w:r>
      <w:r w:rsidR="00904CFB">
        <w:instrText xml:space="preserve"> ADDIN EN.CITE.DATA </w:instrText>
      </w:r>
      <w:r w:rsidR="00904CFB">
        <w:fldChar w:fldCharType="end"/>
      </w:r>
      <w:r w:rsidR="002126A3">
        <w:fldChar w:fldCharType="separate"/>
      </w:r>
      <w:r w:rsidR="00904CFB">
        <w:rPr>
          <w:noProof/>
        </w:rPr>
        <w:t>[40]</w:t>
      </w:r>
      <w:r w:rsidR="002126A3">
        <w:fldChar w:fldCharType="end"/>
      </w:r>
      <w:r>
        <w:t>, but the risk of serious adverse events was not significantly increased (RR 0.79, (</w:t>
      </w:r>
      <w:r w:rsidR="00630831">
        <w:t xml:space="preserve">95% CI </w:t>
      </w:r>
      <w:r>
        <w:t>0.37, 1.71)).</w:t>
      </w:r>
    </w:p>
    <w:p w14:paraId="7E4257FE" w14:textId="6AD78B50" w:rsidR="00474B98" w:rsidRPr="003D2B97" w:rsidRDefault="0042360A" w:rsidP="00D13C65">
      <w:pPr>
        <w:spacing w:line="360" w:lineRule="auto"/>
        <w:jc w:val="both"/>
      </w:pPr>
      <w:r>
        <w:lastRenderedPageBreak/>
        <w:t>Although the above studies did not focus specifically on hand osteoarthritis</w:t>
      </w:r>
      <w:r w:rsidR="006B4431">
        <w:t>,</w:t>
      </w:r>
      <w:r>
        <w:t xml:space="preserve"> they do depict the </w:t>
      </w:r>
      <w:r w:rsidR="00C207A8">
        <w:t>therapeutic and safety landscape</w:t>
      </w:r>
      <w:r>
        <w:t xml:space="preserve"> of </w:t>
      </w:r>
      <w:r w:rsidR="00C207A8">
        <w:t>non-selective and selective NSAIDs in osteoarthritis in general and justify their inclusion</w:t>
      </w:r>
      <w:r w:rsidR="00A71A77">
        <w:t xml:space="preserve"> as strong recommendations</w:t>
      </w:r>
      <w:r w:rsidR="00C207A8">
        <w:t xml:space="preserve"> in the ACR/AF 2019 guidelines</w:t>
      </w:r>
      <w:r w:rsidR="002126A3">
        <w:fldChar w:fldCharType="begin">
          <w:fldData xml:space="preserve">PEVuZE5vdGU+PENpdGU+PEF1dGhvcj5Lb2xhc2luc2tpPC9BdXRob3I+PFllYXI+MjAyMDwvWWVh
cj48UmVjTnVtPjEyMjQ8L1JlY051bT48RGlzcGxheVRleHQ+WzldPC9EaXNwbGF5VGV4dD48cmVj
b3JkPjxyZWMtbnVtYmVyPjEyMjQ8L3JlYy1udW1iZXI+PGZvcmVpZ24ta2V5cz48a2V5IGFwcD0i
RU4iIGRiLWlkPSJ0ZnJzdHp6d2s5cHNhaWV6enRpNXgydG4wdnN6NXA5YWV4NWEiIHRpbWVzdGFt
cD0iMTY0MjE3NTU5MyI+MTIy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FJlcyAoSG9ib2tlbik8L3NlY29uZGFyeS10aXRsZT48L3RpdGxlcz48cGVyaW9kaWNhbD48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</w:fldData>
        </w:fldChar>
      </w:r>
      <w:r w:rsidR="00904CFB">
        <w:instrText xml:space="preserve"> ADDIN EN.CITE </w:instrText>
      </w:r>
      <w:r w:rsidR="00904CFB">
        <w:fldChar w:fldCharType="begin">
          <w:fldData xml:space="preserve">PEVuZE5vdGU+PENpdGU+PEF1dGhvcj5Lb2xhc2luc2tpPC9BdXRob3I+PFllYXI+MjAyMDwvWWVh
cj48UmVjTnVtPjEyMjQ8L1JlY051bT48RGlzcGxheVRleHQ+WzldPC9EaXNwbGF5VGV4dD48cmVj
b3JkPjxyZWMtbnVtYmVyPjEyMjQ8L3JlYy1udW1iZXI+PGZvcmVpZ24ta2V5cz48a2V5IGFwcD0i
RU4iIGRiLWlkPSJ0ZnJzdHp6d2s5cHNhaWV6enRpNXgydG4wdnN6NXA5YWV4NWEiIHRpbWVzdGFt
cD0iMTY0MjE3NTU5MyI+MTIy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FJlcyAoSG9ib2tlbik8L3NlY29uZGFyeS10aXRsZT48L3RpdGxlcz48cGVyaW9kaWNhbD48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</w:fldData>
        </w:fldChar>
      </w:r>
      <w:r w:rsidR="00904CFB">
        <w:instrText xml:space="preserve"> ADDIN EN.CITE.DATA </w:instrText>
      </w:r>
      <w:r w:rsidR="00904CFB">
        <w:fldChar w:fldCharType="end"/>
      </w:r>
      <w:r w:rsidR="002126A3">
        <w:fldChar w:fldCharType="separate"/>
      </w:r>
      <w:r w:rsidR="00904CFB">
        <w:rPr>
          <w:noProof/>
        </w:rPr>
        <w:t>[9]</w:t>
      </w:r>
      <w:r w:rsidR="002126A3">
        <w:fldChar w:fldCharType="end"/>
      </w:r>
      <w:r w:rsidR="00C207A8">
        <w:t>.</w:t>
      </w:r>
    </w:p>
    <w:p w14:paraId="2BE6ADC2" w14:textId="21BC455F" w:rsidR="00A71A77" w:rsidRDefault="00A71A77" w:rsidP="00630831">
      <w:pPr>
        <w:pStyle w:val="Heading3"/>
        <w:rPr>
          <w:shd w:val="clear" w:color="auto" w:fill="FFFFFF"/>
        </w:rPr>
      </w:pPr>
      <w:r>
        <w:rPr>
          <w:shd w:val="clear" w:color="auto" w:fill="FFFFFF"/>
        </w:rPr>
        <w:t>Oral paracetamol</w:t>
      </w:r>
    </w:p>
    <w:p w14:paraId="097AB9E3" w14:textId="64274DDF" w:rsidR="00A71A77" w:rsidRPr="00D53BC5" w:rsidRDefault="00A71A77" w:rsidP="00D53BC5">
      <w:pPr>
        <w:spacing w:line="360" w:lineRule="auto"/>
        <w:jc w:val="both"/>
      </w:pPr>
      <w:r>
        <w:t>Paracetamol, which was only conditionally recommended in the ACR/AF 2019 guidelines</w:t>
      </w:r>
      <w:r>
        <w:fldChar w:fldCharType="begin">
          <w:fldData xml:space="preserve">PEVuZE5vdGU+PENpdGU+PEF1dGhvcj5Lb2xhc2luc2tpPC9BdXRob3I+PFllYXI+MjAyMDwvWWVh
cj48UmVjTnVtPjEyMjQ8L1JlY051bT48RGlzcGxheVRleHQ+WzldPC9EaXNwbGF5VGV4dD48cmVj
b3JkPjxyZWMtbnVtYmVyPjEyMjQ8L3JlYy1udW1iZXI+PGZvcmVpZ24ta2V5cz48a2V5IGFwcD0i
RU4iIGRiLWlkPSJ0ZnJzdHp6d2s5cHNhaWV6enRpNXgydG4wdnN6NXA5YWV4NWEiIHRpbWVzdGFt
cD0iMTY0MjE3NTU5MyI+MTIy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FJlcyAoSG9ib2tlbik8L3NlY29uZGFyeS10aXRsZT48L3RpdGxlcz48cGVyaW9kaWNhbD48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</w:fldData>
        </w:fldChar>
      </w:r>
      <w:r w:rsidR="00904CFB">
        <w:instrText xml:space="preserve"> ADDIN EN.CITE </w:instrText>
      </w:r>
      <w:r w:rsidR="00904CFB">
        <w:fldChar w:fldCharType="begin">
          <w:fldData xml:space="preserve">PEVuZE5vdGU+PENpdGU+PEF1dGhvcj5Lb2xhc2luc2tpPC9BdXRob3I+PFllYXI+MjAyMDwvWWVh
cj48UmVjTnVtPjEyMjQ8L1JlY051bT48RGlzcGxheVRleHQ+WzldPC9EaXNwbGF5VGV4dD48cmVj
b3JkPjxyZWMtbnVtYmVyPjEyMjQ8L3JlYy1udW1iZXI+PGZvcmVpZ24ta2V5cz48a2V5IGFwcD0i
RU4iIGRiLWlkPSJ0ZnJzdHp6d2s5cHNhaWV6enRpNXgydG4wdnN6NXA5YWV4NWEiIHRpbWVzdGFt
cD0iMTY0MjE3NTU5MyI+MTIy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FJlcyAoSG9ib2tlbik8L3NlY29uZGFyeS10aXRsZT48L3RpdGxlcz48cGVyaW9kaWNhbD48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</w:fldData>
        </w:fldChar>
      </w:r>
      <w:r w:rsidR="00904CFB">
        <w:instrText xml:space="preserve"> ADDIN EN.CITE.DATA </w:instrText>
      </w:r>
      <w:r w:rsidR="00904CFB">
        <w:fldChar w:fldCharType="end"/>
      </w:r>
      <w:r>
        <w:fldChar w:fldCharType="separate"/>
      </w:r>
      <w:r w:rsidR="00904CFB">
        <w:rPr>
          <w:noProof/>
        </w:rPr>
        <w:t>[9]</w:t>
      </w:r>
      <w:r>
        <w:fldChar w:fldCharType="end"/>
      </w:r>
      <w:r>
        <w:t>, provides an analgesic benefit (standard mean difference of pain score between treatment versus placebo group) of 0.14 (95% CI 0.05, 0.22) in knee osteoarthritis</w:t>
      </w:r>
      <w:r>
        <w:fldChar w:fldCharType="begin">
          <w:fldData xml:space="preserve">PEVuZE5vdGU+PENpdGU+PEF1dGhvcj5aaGFuZzwvQXV0aG9yPjxZZWFyPjIwMDQ8L1llYXI+PFJl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</w:fldData>
        </w:fldChar>
      </w:r>
      <w:r w:rsidR="00904CFB">
        <w:instrText xml:space="preserve"> ADDIN EN.CITE </w:instrText>
      </w:r>
      <w:r w:rsidR="00904CFB">
        <w:fldChar w:fldCharType="begin">
          <w:fldData xml:space="preserve">PEVuZE5vdGU+PENpdGU+PEF1dGhvcj5aaGFuZzwvQXV0aG9yPjxZZWFyPjIwMDQ8L1llYXI+PFJl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</w:fldData>
        </w:fldChar>
      </w:r>
      <w:r w:rsidR="00904CFB">
        <w:instrText xml:space="preserve"> ADDIN EN.CITE.DATA </w:instrText>
      </w:r>
      <w:r w:rsidR="00904CFB">
        <w:fldChar w:fldCharType="end"/>
      </w:r>
      <w:r>
        <w:fldChar w:fldCharType="separate"/>
      </w:r>
      <w:r w:rsidR="00904CFB">
        <w:rPr>
          <w:noProof/>
        </w:rPr>
        <w:t>[41, 42]</w:t>
      </w:r>
      <w:r>
        <w:fldChar w:fldCharType="end"/>
      </w:r>
      <w:r>
        <w:t>, though the overall mortality relative risk is 1.28 (95% CI 1.26, 1.30)</w:t>
      </w:r>
      <w:r>
        <w:fldChar w:fldCharType="begin">
          <w:fldData xml:space="preserve">PEVuZE5vdGU+PENpdGU+PEF1dGhvcj5Sb2JlcnRzPC9BdXRob3I+PFllYXI+MjAxNjwvWWVhcj48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</w:fldData>
        </w:fldChar>
      </w:r>
      <w:r w:rsidR="00904CFB">
        <w:instrText xml:space="preserve"> ADDIN EN.CITE </w:instrText>
      </w:r>
      <w:r w:rsidR="00904CFB">
        <w:fldChar w:fldCharType="begin">
          <w:fldData xml:space="preserve">PEVuZE5vdGU+PENpdGU+PEF1dGhvcj5Sb2JlcnRzPC9BdXRob3I+PFllYXI+MjAxNjwvWWVhcj48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</w:fldData>
        </w:fldChar>
      </w:r>
      <w:r w:rsidR="00904CFB">
        <w:instrText xml:space="preserve"> ADDIN EN.CITE.DATA </w:instrText>
      </w:r>
      <w:r w:rsidR="00904CFB">
        <w:fldChar w:fldCharType="end"/>
      </w:r>
      <w:r>
        <w:fldChar w:fldCharType="separate"/>
      </w:r>
      <w:r w:rsidR="00904CFB">
        <w:rPr>
          <w:noProof/>
        </w:rPr>
        <w:t>[43]</w:t>
      </w:r>
      <w:r>
        <w:fldChar w:fldCharType="end"/>
      </w:r>
      <w:r>
        <w:t>. Based on these data the true risk of paracetamol may well be higher than currently perceived in the clinical community and, thus, paracetamol should only be used for short-term relief, if at all.</w:t>
      </w:r>
    </w:p>
    <w:p w14:paraId="389BCDC6" w14:textId="4BA4B9DA" w:rsidR="00CF40AE" w:rsidRDefault="00CF40AE" w:rsidP="00630831">
      <w:pPr>
        <w:pStyle w:val="Heading3"/>
        <w:rPr>
          <w:shd w:val="clear" w:color="auto" w:fill="FFFFFF"/>
        </w:rPr>
      </w:pPr>
      <w:r>
        <w:rPr>
          <w:shd w:val="clear" w:color="auto" w:fill="FFFFFF"/>
        </w:rPr>
        <w:t>SYSADOAs</w:t>
      </w:r>
    </w:p>
    <w:p w14:paraId="7324E4FA" w14:textId="676158CD" w:rsidR="00556B3B" w:rsidRDefault="00850021" w:rsidP="00D13C65">
      <w:pPr>
        <w:spacing w:line="360" w:lineRule="auto"/>
        <w:jc w:val="both"/>
      </w:pPr>
      <w:r>
        <w:t>The Symptomatic Slow-Acting Drugs for Osteoarthritis (SYSADOAs) include</w:t>
      </w:r>
      <w:r w:rsidRPr="00850021">
        <w:t xml:space="preserve"> glucosamine</w:t>
      </w:r>
      <w:r>
        <w:t xml:space="preserve"> sulphate</w:t>
      </w:r>
      <w:r w:rsidRPr="00850021">
        <w:t>, chondroitin</w:t>
      </w:r>
      <w:r>
        <w:t xml:space="preserve"> sulphate</w:t>
      </w:r>
      <w:r w:rsidR="00D44696">
        <w:t xml:space="preserve"> and </w:t>
      </w:r>
      <w:r w:rsidRPr="00850021">
        <w:t>diacerein</w:t>
      </w:r>
      <w:r w:rsidR="00D44696">
        <w:t xml:space="preserve"> </w:t>
      </w:r>
      <w:r>
        <w:t>which aim to alleviate symptoms and elicit functional improvement</w:t>
      </w:r>
      <w:r w:rsidR="002126A3">
        <w:t xml:space="preserve"> </w:t>
      </w:r>
      <w:r w:rsidR="002126A3">
        <w:fldChar w:fldCharType="begin">
          <w:fldData xml:space="preserve">PEVuZE5vdGU+PENpdGU+PEF1dGhvcj5CYXJ0ZWxzPC9BdXRob3I+PFllYXI+MjAxMDwvWWVhcj48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</w:fldData>
        </w:fldChar>
      </w:r>
      <w:r w:rsidR="00904CFB">
        <w:instrText xml:space="preserve"> ADDIN EN.CITE </w:instrText>
      </w:r>
      <w:r w:rsidR="00904CFB">
        <w:fldChar w:fldCharType="begin">
          <w:fldData xml:space="preserve">PEVuZE5vdGU+PENpdGU+PEF1dGhvcj5CYXJ0ZWxzPC9BdXRob3I+PFllYXI+MjAxMDwvWWVhcj48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</w:fldData>
        </w:fldChar>
      </w:r>
      <w:r w:rsidR="00904CFB">
        <w:instrText xml:space="preserve"> ADDIN EN.CITE.DATA </w:instrText>
      </w:r>
      <w:r w:rsidR="00904CFB">
        <w:fldChar w:fldCharType="end"/>
      </w:r>
      <w:r w:rsidR="002126A3">
        <w:fldChar w:fldCharType="separate"/>
      </w:r>
      <w:r w:rsidR="00904CFB">
        <w:rPr>
          <w:noProof/>
        </w:rPr>
        <w:t>[44-46]</w:t>
      </w:r>
      <w:r w:rsidR="002126A3">
        <w:fldChar w:fldCharType="end"/>
      </w:r>
      <w:r w:rsidR="002126A3">
        <w:t xml:space="preserve">. </w:t>
      </w:r>
      <w:r w:rsidR="001279A3">
        <w:t>Meta-analyses have demonstrated small to moderate benefit for prescription-grade crystalline glucosamine sulphate, chondroitin sulphate and diacer</w:t>
      </w:r>
      <w:r w:rsidR="00B743BE">
        <w:t>e</w:t>
      </w:r>
      <w:r w:rsidR="001279A3">
        <w:t xml:space="preserve">in </w:t>
      </w:r>
      <w:r w:rsidR="00556B3B">
        <w:t>in osteoarthritis it general</w:t>
      </w:r>
      <w:r w:rsidR="002126A3">
        <w:t xml:space="preserve"> </w:t>
      </w:r>
      <w:r w:rsidR="002126A3">
        <w:fldChar w:fldCharType="begin">
          <w:fldData xml:space="preserve">PEVuZE5vdGU+PENpdGU+PEF1dGhvcj5CYXJ0ZWxzPC9BdXRob3I+PFllYXI+MjAxMDwvWWVhcj48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</w:fldData>
        </w:fldChar>
      </w:r>
      <w:r w:rsidR="00D864A1">
        <w:instrText xml:space="preserve"> ADDIN EN.CITE </w:instrText>
      </w:r>
      <w:r w:rsidR="00D864A1">
        <w:fldChar w:fldCharType="begin">
          <w:fldData xml:space="preserve">PEVuZE5vdGU+PENpdGU+PEF1dGhvcj5CYXJ0ZWxzPC9BdXRob3I+PFllYXI+MjAxMDwvWWVhcj48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</w:fldData>
        </w:fldChar>
      </w:r>
      <w:r w:rsidR="00D864A1">
        <w:instrText xml:space="preserve"> ADDIN EN.CITE.DATA </w:instrText>
      </w:r>
      <w:r w:rsidR="00D864A1">
        <w:fldChar w:fldCharType="end"/>
      </w:r>
      <w:r w:rsidR="002126A3">
        <w:fldChar w:fldCharType="separate"/>
      </w:r>
      <w:r w:rsidR="00D864A1">
        <w:rPr>
          <w:noProof/>
        </w:rPr>
        <w:t>[44, 47-49]</w:t>
      </w:r>
      <w:r w:rsidR="002126A3">
        <w:fldChar w:fldCharType="end"/>
      </w:r>
      <w:r w:rsidR="00556B3B">
        <w:t xml:space="preserve"> and a 2019 meta-analyses of safety found no substantial adverse effects from this class of medications</w:t>
      </w:r>
      <w:r w:rsidR="002126A3">
        <w:fldChar w:fldCharType="begin">
          <w:fldData xml:space="preserve">PEVuZE5vdGU+PENpdGU+PEF1dGhvcj5Ib252bzwvQXV0aG9yPjxZZWFyPjIwMTk8L1llYXI+PFJl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</w:fldData>
        </w:fldChar>
      </w:r>
      <w:r w:rsidR="00D864A1">
        <w:instrText xml:space="preserve"> ADDIN EN.CITE </w:instrText>
      </w:r>
      <w:r w:rsidR="00D864A1">
        <w:fldChar w:fldCharType="begin">
          <w:fldData xml:space="preserve">PEVuZE5vdGU+PENpdGU+PEF1dGhvcj5Ib252bzwvQXV0aG9yPjxZZWFyPjIwMTk8L1llYXI+PFJl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</w:fldData>
        </w:fldChar>
      </w:r>
      <w:r w:rsidR="00D864A1">
        <w:instrText xml:space="preserve"> ADDIN EN.CITE.DATA </w:instrText>
      </w:r>
      <w:r w:rsidR="00D864A1">
        <w:fldChar w:fldCharType="end"/>
      </w:r>
      <w:r w:rsidR="002126A3">
        <w:fldChar w:fldCharType="separate"/>
      </w:r>
      <w:r w:rsidR="00D864A1">
        <w:rPr>
          <w:noProof/>
        </w:rPr>
        <w:t>[50]</w:t>
      </w:r>
      <w:r w:rsidR="002126A3">
        <w:fldChar w:fldCharType="end"/>
      </w:r>
      <w:r w:rsidR="00556B3B">
        <w:t>.</w:t>
      </w:r>
    </w:p>
    <w:p w14:paraId="4491B5FD" w14:textId="30DC5D9B" w:rsidR="00236ABA" w:rsidRDefault="00556B3B" w:rsidP="00D13C65">
      <w:pPr>
        <w:spacing w:line="360" w:lineRule="auto"/>
        <w:jc w:val="both"/>
      </w:pPr>
      <w:r>
        <w:t>Hand-specific osteoarthritis studies include a retrospective, observational study of glucosamine sulphate in 108 participants which demonstrated a significant reduction in pain visual-analogue score and</w:t>
      </w:r>
      <w:r w:rsidR="005A2F4C">
        <w:t xml:space="preserve"> Functional Index of Hand Osteoarthritis</w:t>
      </w:r>
      <w:r>
        <w:t xml:space="preserve"> </w:t>
      </w:r>
      <w:r w:rsidR="005A2F4C">
        <w:t>(</w:t>
      </w:r>
      <w:r>
        <w:t>FIHOA</w:t>
      </w:r>
      <w:r w:rsidR="005A2F4C">
        <w:t>)</w:t>
      </w:r>
      <w:r>
        <w:t xml:space="preserve"> score against control at both 3 and 6 months of follow-up</w:t>
      </w:r>
      <w:r w:rsidR="002126A3">
        <w:fldChar w:fldCharType="begin">
          <w:fldData xml:space="preserve">PEVuZE5vdGU+PENpdGU+PEF1dGhvcj5UZW50aTwvQXV0aG9yPjxZZWFyPjIwMjA8L1llYXI+PFJl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</w:fldData>
        </w:fldChar>
      </w:r>
      <w:r w:rsidR="00D864A1">
        <w:instrText xml:space="preserve"> ADDIN EN.CITE </w:instrText>
      </w:r>
      <w:r w:rsidR="00D864A1">
        <w:fldChar w:fldCharType="begin">
          <w:fldData xml:space="preserve">PEVuZE5vdGU+PENpdGU+PEF1dGhvcj5UZW50aTwvQXV0aG9yPjxZZWFyPjIwMjA8L1llYXI+PFJl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</w:fldData>
        </w:fldChar>
      </w:r>
      <w:r w:rsidR="00D864A1">
        <w:instrText xml:space="preserve"> ADDIN EN.CITE.DATA </w:instrText>
      </w:r>
      <w:r w:rsidR="00D864A1">
        <w:fldChar w:fldCharType="end"/>
      </w:r>
      <w:r w:rsidR="002126A3">
        <w:fldChar w:fldCharType="separate"/>
      </w:r>
      <w:r w:rsidR="00D864A1">
        <w:rPr>
          <w:noProof/>
        </w:rPr>
        <w:t>[51]</w:t>
      </w:r>
      <w:r w:rsidR="002126A3">
        <w:fldChar w:fldCharType="end"/>
      </w:r>
      <w:r>
        <w:t>.</w:t>
      </w:r>
      <w:r w:rsidR="00236ABA">
        <w:t xml:space="preserve"> </w:t>
      </w:r>
      <w:r w:rsidR="00630831">
        <w:t xml:space="preserve">Contrary </w:t>
      </w:r>
      <w:r w:rsidR="00236ABA">
        <w:t>to this demonstration of symptomatic benefit, a randomised controlled trial of diacer</w:t>
      </w:r>
      <w:r w:rsidR="00B743BE">
        <w:t>e</w:t>
      </w:r>
      <w:r w:rsidR="00236ABA">
        <w:t xml:space="preserve">in in 86 participants in 2013 showed no change in </w:t>
      </w:r>
      <w:r w:rsidR="003306C4">
        <w:t xml:space="preserve">hand pain </w:t>
      </w:r>
      <w:r w:rsidR="005A2F4C">
        <w:t xml:space="preserve">as measured </w:t>
      </w:r>
      <w:r w:rsidR="003306C4">
        <w:t>by the Australian/Canadian hand index (</w:t>
      </w:r>
      <w:r w:rsidR="00236ABA">
        <w:t>AUSCAN</w:t>
      </w:r>
      <w:r w:rsidR="003306C4">
        <w:t>)</w:t>
      </w:r>
      <w:r w:rsidR="00BD4955">
        <w:t xml:space="preserve"> pain score</w:t>
      </w:r>
      <w:r w:rsidR="00236ABA">
        <w:t>, though this was only over 4 weeks of follow-up</w:t>
      </w:r>
      <w:r w:rsidR="00B002DC">
        <w:fldChar w:fldCharType="begin"/>
      </w:r>
      <w:r w:rsidR="00D864A1">
        <w:instrText xml:space="preserve"> ADDIN EN.CITE &lt;EndNote&gt;&lt;Cite&gt;&lt;Author&gt;Shin&lt;/Author&gt;&lt;Year&gt;2013&lt;/Year&gt;&lt;RecNum&gt;1256&lt;/RecNum&gt;&lt;DisplayText&gt;[52]&lt;/DisplayText&gt;&lt;record&gt;&lt;rec-number&gt;1256&lt;/rec-number&gt;&lt;foreign-keys&gt;&lt;key app="EN" db-id="tfrstzzwk9psaiezzti5x2tn0vsz5p9aex5a" timestamp="1642180496"&gt;1256&lt;/key&gt;&lt;/foreign-keys&gt;&lt;ref-type name="Journal Article"&gt;17&lt;/ref-type&gt;&lt;contributors&gt;&lt;authors&gt;&lt;author&gt;Shin, K.&lt;/author&gt;&lt;author&gt;Kim, J. W.&lt;/author&gt;&lt;author&gt;Moon, K. W.&lt;/author&gt;&lt;author&gt;Yang, J. A.&lt;/author&gt;&lt;author&gt;Lee, E. Y.&lt;/author&gt;&lt;author&gt;Song, Y. W.&lt;/author&gt;&lt;author&gt;Lee, E. B.&lt;/author&gt;&lt;/authors&gt;&lt;/contributors&gt;&lt;auth-address&gt;Department of Internal Medicine, Seoul Metropolitan Government-Seoul National University Boramae Medical Center, Seoul, Korea.&lt;/auth-address&gt;&lt;titles&gt;&lt;title&gt;The efficacy of diacerein in hand osteoarthritis: a double-blind, randomized, placebo-controlled study&lt;/title&gt;&lt;secondary-title&gt;Clin Ther&lt;/secondary-title&gt;&lt;/titles&gt;&lt;periodical&gt;&lt;full-title&gt;Clin Ther&lt;/full-title&gt;&lt;/periodical&gt;&lt;pages&gt;431-9&lt;/pages&gt;&lt;volume&gt;35&lt;/volume&gt;&lt;number&gt;4&lt;/number&gt;&lt;edition&gt;2013/03/12&lt;/edition&gt;&lt;keywords&gt;&lt;keyword&gt;Anthraquinones/adverse effects/*therapeutic use&lt;/keyword&gt;&lt;keyword&gt;Anti-Inflammatory Agents/adverse effects/*therapeutic use&lt;/keyword&gt;&lt;keyword&gt;Double-Blind Method&lt;/keyword&gt;&lt;keyword&gt;Hand/*pathology&lt;/keyword&gt;&lt;keyword&gt;Humans&lt;/keyword&gt;&lt;keyword&gt;Osteoarthritis/*drug therapy&lt;/keyword&gt;&lt;keyword&gt;Placebos&lt;/keyword&gt;&lt;/keywords&gt;&lt;dates&gt;&lt;year&gt;2013&lt;/year&gt;&lt;pub-dates&gt;&lt;date&gt;Apr&lt;/date&gt;&lt;/pub-dates&gt;&lt;/dates&gt;&lt;isbn&gt;0149-2918&lt;/isbn&gt;&lt;accession-num&gt;23474153&lt;/accession-num&gt;&lt;urls&gt;&lt;/urls&gt;&lt;electronic-resource-num&gt;10.1016/j.clinthera.2013.02.009&lt;/electronic-resource-num&gt;&lt;remote-database-provider&gt;NLM&lt;/remote-database-provider&gt;&lt;language&gt;eng&lt;/language&gt;&lt;/record&gt;&lt;/Cite&gt;&lt;/EndNote&gt;</w:instrText>
      </w:r>
      <w:r w:rsidR="00B002DC">
        <w:fldChar w:fldCharType="separate"/>
      </w:r>
      <w:r w:rsidR="00D864A1">
        <w:rPr>
          <w:noProof/>
        </w:rPr>
        <w:t>[52]</w:t>
      </w:r>
      <w:r w:rsidR="00B002DC">
        <w:fldChar w:fldCharType="end"/>
      </w:r>
      <w:r w:rsidR="00236ABA">
        <w:t>.</w:t>
      </w:r>
    </w:p>
    <w:p w14:paraId="7D29105F" w14:textId="7E87AF1B" w:rsidR="00850021" w:rsidRDefault="001279A3" w:rsidP="00D13C65">
      <w:pPr>
        <w:spacing w:line="360" w:lineRule="auto"/>
        <w:jc w:val="both"/>
      </w:pPr>
      <w:r>
        <w:t xml:space="preserve">The role that these agents </w:t>
      </w:r>
      <w:r w:rsidR="006A214A">
        <w:t>play</w:t>
      </w:r>
      <w:r>
        <w:t xml:space="preserve"> in the treatment of osteoarthritis differs between learned bodies with ESCEO recommending pharmaceutical-grade glucosamine sulphate and/or chondroitin sulphate as first-line background treatments but OARSI strongly recommending against their use in hip and knee osteoarthritis</w:t>
      </w:r>
      <w:r w:rsidR="00B002DC">
        <w:fldChar w:fldCharType="begin">
          <w:fldData xml:space="preserve">PEVuZE5vdGU+PENpdGU+PEF1dGhvcj5BcmRlbjwvQXV0aG9yPjxZZWFyPjIwMjE8L1llYXI+PFJl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</w:fldData>
        </w:fldChar>
      </w:r>
      <w:r w:rsidR="00D864A1">
        <w:instrText xml:space="preserve"> ADDIN EN.CITE </w:instrText>
      </w:r>
      <w:r w:rsidR="00D864A1">
        <w:fldChar w:fldCharType="begin">
          <w:fldData xml:space="preserve">PEVuZE5vdGU+PENpdGU+PEF1dGhvcj5BcmRlbjwvQXV0aG9yPjxZZWFyPjIwMjE8L1llYXI+PFJl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</w:fldData>
        </w:fldChar>
      </w:r>
      <w:r w:rsidR="00D864A1">
        <w:instrText xml:space="preserve"> ADDIN EN.CITE.DATA </w:instrText>
      </w:r>
      <w:r w:rsidR="00D864A1">
        <w:fldChar w:fldCharType="end"/>
      </w:r>
      <w:r w:rsidR="00B002DC">
        <w:fldChar w:fldCharType="separate"/>
      </w:r>
      <w:r w:rsidR="00D864A1">
        <w:rPr>
          <w:noProof/>
        </w:rPr>
        <w:t>[53]</w:t>
      </w:r>
      <w:r w:rsidR="00B002DC">
        <w:fldChar w:fldCharType="end"/>
      </w:r>
      <w:r>
        <w:t xml:space="preserve">. In the ACR/AF 2019 guideline, chondroitin sulphate is conditionally recommended for </w:t>
      </w:r>
      <w:r w:rsidR="00556B3B">
        <w:t>the treatment of hand osteoarthritis</w:t>
      </w:r>
      <w:r w:rsidR="000B3CD7">
        <w:t xml:space="preserve"> (</w:t>
      </w:r>
      <w:r w:rsidR="00630831">
        <w:t xml:space="preserve">the </w:t>
      </w:r>
      <w:r w:rsidR="000B3CD7">
        <w:t>conditional nature of this recommendation being due to the small evidence base)</w:t>
      </w:r>
      <w:r w:rsidR="00B002DC">
        <w:fldChar w:fldCharType="begin">
          <w:fldData xml:space="preserve">PEVuZE5vdGU+PENpdGU+PEF1dGhvcj5Lb2xhc2luc2tpPC9BdXRob3I+PFllYXI+MjAyMDwvWWVh
cj48UmVjTnVtPjEyMjQ8L1JlY051bT48RGlzcGxheVRleHQ+WzldPC9EaXNwbGF5VGV4dD48cmVj
b3JkPjxyZWMtbnVtYmVyPjEyMjQ8L3JlYy1udW1iZXI+PGZvcmVpZ24ta2V5cz48a2V5IGFwcD0i
RU4iIGRiLWlkPSJ0ZnJzdHp6d2s5cHNhaWV6enRpNXgydG4wdnN6NXA5YWV4NWEiIHRpbWVzdGFt
cD0iMTY0MjE3NTU5MyI+MTIy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FJlcyAoSG9ib2tlbik8L3NlY29uZGFyeS10aXRsZT48L3RpdGxlcz48cGVyaW9kaWNhbD48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</w:fldData>
        </w:fldChar>
      </w:r>
      <w:r w:rsidR="00904CFB">
        <w:instrText xml:space="preserve"> ADDIN EN.CITE </w:instrText>
      </w:r>
      <w:r w:rsidR="00904CFB">
        <w:fldChar w:fldCharType="begin">
          <w:fldData xml:space="preserve">PEVuZE5vdGU+PENpdGU+PEF1dGhvcj5Lb2xhc2luc2tpPC9BdXRob3I+PFllYXI+MjAyMDwvWWVh
cj48UmVjTnVtPjEyMjQ8L1JlY051bT48RGlzcGxheVRleHQ+WzldPC9EaXNwbGF5VGV4dD48cmVj
b3JkPjxyZWMtbnVtYmVyPjEyMjQ8L3JlYy1udW1iZXI+PGZvcmVpZ24ta2V5cz48a2V5IGFwcD0i
RU4iIGRiLWlkPSJ0ZnJzdHp6d2s5cHNhaWV6enRpNXgydG4wdnN6NXA5YWV4NWEiIHRpbWVzdGFt
cD0iMTY0MjE3NTU5MyI+MTIy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FJlcyAoSG9ib2tlbik8L3NlY29uZGFyeS10aXRsZT48L3RpdGxlcz48cGVyaW9kaWNhbD48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</w:fldData>
        </w:fldChar>
      </w:r>
      <w:r w:rsidR="00904CFB">
        <w:instrText xml:space="preserve"> ADDIN EN.CITE.DATA </w:instrText>
      </w:r>
      <w:r w:rsidR="00904CFB">
        <w:fldChar w:fldCharType="end"/>
      </w:r>
      <w:r w:rsidR="00B002DC">
        <w:fldChar w:fldCharType="separate"/>
      </w:r>
      <w:r w:rsidR="00904CFB">
        <w:rPr>
          <w:noProof/>
        </w:rPr>
        <w:t>[9]</w:t>
      </w:r>
      <w:r w:rsidR="00B002DC">
        <w:fldChar w:fldCharType="end"/>
      </w:r>
      <w:r w:rsidR="00BD4955">
        <w:t xml:space="preserve"> which aligns with the EULAR recommendations from 2018 </w:t>
      </w:r>
      <w:r w:rsidR="00BD4955">
        <w:fldChar w:fldCharType="begin">
          <w:fldData xml:space="preserve">PEVuZE5vdGU+PENpdGU+PEF1dGhvcj5Lcm9vbjwvQXV0aG9yPjxZZWFyPjIwMTg8L1llYXI+PFJl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==
</w:fldData>
        </w:fldChar>
      </w:r>
      <w:r w:rsidR="00904CFB">
        <w:instrText xml:space="preserve"> ADDIN EN.CITE </w:instrText>
      </w:r>
      <w:r w:rsidR="00904CFB">
        <w:fldChar w:fldCharType="begin">
          <w:fldData xml:space="preserve">PEVuZE5vdGU+PENpdGU+PEF1dGhvcj5Lcm9vbjwvQXV0aG9yPjxZZWFyPjIwMTg8L1llYXI+PFJl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==
</w:fldData>
        </w:fldChar>
      </w:r>
      <w:r w:rsidR="00904CFB">
        <w:instrText xml:space="preserve"> ADDIN EN.CITE.DATA </w:instrText>
      </w:r>
      <w:r w:rsidR="00904CFB">
        <w:fldChar w:fldCharType="end"/>
      </w:r>
      <w:r w:rsidR="00BD4955">
        <w:fldChar w:fldCharType="separate"/>
      </w:r>
      <w:r w:rsidR="00904CFB">
        <w:rPr>
          <w:noProof/>
        </w:rPr>
        <w:t>[32]</w:t>
      </w:r>
      <w:r w:rsidR="00BD4955">
        <w:fldChar w:fldCharType="end"/>
      </w:r>
      <w:r w:rsidR="00556B3B">
        <w:t>.</w:t>
      </w:r>
    </w:p>
    <w:p w14:paraId="15143632" w14:textId="1D00D0B4" w:rsidR="001279A3" w:rsidRDefault="001279A3" w:rsidP="00D13C65">
      <w:pPr>
        <w:spacing w:line="360" w:lineRule="auto"/>
        <w:jc w:val="both"/>
      </w:pPr>
      <w:r>
        <w:t xml:space="preserve">Chondroitin sulphate is a complex sugar found in the cartilage of some animals and fish and is taken as dietary supplement </w:t>
      </w:r>
      <w:proofErr w:type="gramStart"/>
      <w:r>
        <w:t>in order to</w:t>
      </w:r>
      <w:proofErr w:type="gramEnd"/>
      <w:r>
        <w:t xml:space="preserve"> stimulate cartilage repair and reduce cartilage degradation. There are data to support the use of chondroitin sulphate in osteoarthritis </w:t>
      </w:r>
      <w:r w:rsidR="00B002DC">
        <w:fldChar w:fldCharType="begin"/>
      </w:r>
      <w:r w:rsidR="00904CFB">
        <w:instrText xml:space="preserve"> ADDIN EN.CITE &lt;EndNote&gt;&lt;Cite&gt;&lt;Author&gt;Singh&lt;/Author&gt;&lt;Year&gt;2015&lt;/Year&gt;&lt;RecNum&gt;1250&lt;/RecNum&gt;&lt;DisplayText&gt;[46]&lt;/DisplayText&gt;&lt;record&gt;&lt;rec-number&gt;1250&lt;/rec-number&gt;&lt;foreign-keys&gt;&lt;key app="EN" db-id="tfrstzzwk9psaiezzti5x2tn0vsz5p9aex5a" timestamp="1642180096"&gt;1250&lt;/key&gt;&lt;/foreign-keys&gt;&lt;ref-type name="Journal Article"&gt;17&lt;/ref-type&gt;&lt;contributors&gt;&lt;authors&gt;&lt;author&gt;Singh, J. A.&lt;/author&gt;&lt;author&gt;Noorbaloochi, S.&lt;/author&gt;&lt;author&gt;MacDonald, R.&lt;/author&gt;&lt;author&gt;Maxwell, L. J.&lt;/author&gt;&lt;/authors&gt;&lt;/contributors&gt;&lt;auth-address&gt;Department of Medicine, Birmingham VA Medical Center, Faculty Office Tower 805B, 510 20th Street South, Birmingham, AL, USA, 35294.&lt;/auth-address&gt;&lt;titles&gt;&lt;title&gt;Chondroitin for osteoarthritis&lt;/title&gt;&lt;secondary-title&gt;Cochrane Database Syst Rev&lt;/secondary-title&gt;&lt;/titles&gt;&lt;periodical&gt;&lt;full-title&gt;Cochrane Database Syst Rev&lt;/full-title&gt;&lt;/periodical&gt;&lt;pages&gt;Cd005614&lt;/pages&gt;&lt;volume&gt;1&lt;/volume&gt;&lt;edition&gt;2015/01/30&lt;/edition&gt;&lt;keywords&gt;&lt;keyword&gt;Anti-Inflammatory Agents, Non-Steroidal/therapeutic use&lt;/keyword&gt;&lt;keyword&gt;Chondroitin Sulfates/*therapeutic use&lt;/keyword&gt;&lt;keyword&gt;Glucosamine/therapeutic use&lt;/keyword&gt;&lt;keyword&gt;Hand&lt;/keyword&gt;&lt;keyword&gt;Humans&lt;/keyword&gt;&lt;keyword&gt;Osteoarthritis/*drug therapy&lt;/keyword&gt;&lt;keyword&gt;Osteoarthritis, Hip/drug therapy&lt;/keyword&gt;&lt;keyword&gt;Osteoarthritis, Knee/drug therapy&lt;/keyword&gt;&lt;keyword&gt;Pain Measurement&lt;/keyword&gt;&lt;keyword&gt;Randomized Controlled Trials as Topic&lt;/keyword&gt;&lt;/keywords&gt;&lt;dates&gt;&lt;year&gt;2015&lt;/year&gt;&lt;pub-dates&gt;&lt;date&gt;Jan 28&lt;/date&gt;&lt;/pub-dates&gt;&lt;/dates&gt;&lt;isbn&gt;1361-6137&lt;/isbn&gt;&lt;accession-num&gt;25629804&lt;/accession-num&gt;&lt;urls&gt;&lt;/urls&gt;&lt;custom2&gt;PMC4881293&lt;/custom2&gt;&lt;custom6&gt;NIHMS781262 consultant fees from Savient, Takeda, Allergan and Regeneron. SN: None. RM: None. LM: None&lt;/custom6&gt;&lt;electronic-resource-num&gt;10.1002/14651858.CD005614.pub2&lt;/electronic-resource-num&gt;&lt;remote-database-provider&gt;NLM&lt;/remote-database-provider&gt;&lt;language&gt;eng&lt;/language&gt;&lt;/record&gt;&lt;/Cite&gt;&lt;/EndNote&gt;</w:instrText>
      </w:r>
      <w:r w:rsidR="00B002DC">
        <w:fldChar w:fldCharType="separate"/>
      </w:r>
      <w:r w:rsidR="00904CFB">
        <w:rPr>
          <w:noProof/>
        </w:rPr>
        <w:t>[46]</w:t>
      </w:r>
      <w:r w:rsidR="00B002DC">
        <w:fldChar w:fldCharType="end"/>
      </w:r>
      <w:r>
        <w:t xml:space="preserve"> </w:t>
      </w:r>
      <w:r w:rsidR="00141C33">
        <w:t xml:space="preserve">(including beneficial effects </w:t>
      </w:r>
      <w:r w:rsidR="00141C33">
        <w:lastRenderedPageBreak/>
        <w:t>on symptoms of up to 3 months</w:t>
      </w:r>
      <w:r w:rsidR="00141C33">
        <w:fldChar w:fldCharType="begin">
          <w:fldData xml:space="preserve">PEVuZE5vdGU+PENpdGU+PEF1dGhvcj5SZWdpbnN0ZXI8L0F1dGhvcj48WWVhcj4yMDIxPC9ZZWFy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</w:fldData>
        </w:fldChar>
      </w:r>
      <w:r w:rsidR="00D864A1">
        <w:instrText xml:space="preserve"> ADDIN EN.CITE </w:instrText>
      </w:r>
      <w:r w:rsidR="00D864A1">
        <w:fldChar w:fldCharType="begin">
          <w:fldData xml:space="preserve">PEVuZE5vdGU+PENpdGU+PEF1dGhvcj5SZWdpbnN0ZXI8L0F1dGhvcj48WWVhcj4yMDIxPC9ZZWFy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</w:fldData>
        </w:fldChar>
      </w:r>
      <w:r w:rsidR="00D864A1">
        <w:instrText xml:space="preserve"> ADDIN EN.CITE.DATA </w:instrText>
      </w:r>
      <w:r w:rsidR="00D864A1">
        <w:fldChar w:fldCharType="end"/>
      </w:r>
      <w:r w:rsidR="00141C33">
        <w:fldChar w:fldCharType="separate"/>
      </w:r>
      <w:r w:rsidR="00D864A1">
        <w:rPr>
          <w:noProof/>
        </w:rPr>
        <w:t>[54]</w:t>
      </w:r>
      <w:r w:rsidR="00141C33">
        <w:fldChar w:fldCharType="end"/>
      </w:r>
      <w:r w:rsidR="00141C33">
        <w:t xml:space="preserve">) </w:t>
      </w:r>
      <w:r>
        <w:t>but fewer relating specifically to hand osteoarthritis.</w:t>
      </w:r>
      <w:r w:rsidRPr="00850021">
        <w:t xml:space="preserve"> </w:t>
      </w:r>
      <w:r>
        <w:t xml:space="preserve">Structural improvements including </w:t>
      </w:r>
      <w:r w:rsidR="00F32F41">
        <w:t xml:space="preserve">reduced </w:t>
      </w:r>
      <w:r>
        <w:t>structural damage and reduce</w:t>
      </w:r>
      <w:r w:rsidR="00630831">
        <w:t>d</w:t>
      </w:r>
      <w:r>
        <w:t xml:space="preserve"> occurrence of erosive hand osteoarthritis </w:t>
      </w:r>
      <w:r w:rsidR="00630831">
        <w:t>ha</w:t>
      </w:r>
      <w:r w:rsidR="009B23F3">
        <w:t>ve</w:t>
      </w:r>
      <w:r>
        <w:t xml:space="preserve"> previously been demonstrated</w:t>
      </w:r>
      <w:r w:rsidR="00B002DC">
        <w:fldChar w:fldCharType="begin"/>
      </w:r>
      <w:r w:rsidR="00D864A1">
        <w:instrText xml:space="preserve"> ADDIN EN.CITE &lt;EndNote&gt;&lt;Cite&gt;&lt;Author&gt;Verbruggen&lt;/Author&gt;&lt;Year&gt;2002&lt;/Year&gt;&lt;RecNum&gt;1258&lt;/RecNum&gt;&lt;DisplayText&gt;[55]&lt;/DisplayText&gt;&lt;record&gt;&lt;rec-number&gt;1258&lt;/rec-number&gt;&lt;foreign-keys&gt;&lt;key app="EN" db-id="tfrstzzwk9psaiezzti5x2tn0vsz5p9aex5a" timestamp="1642180893"&gt;1258&lt;/key&gt;&lt;/foreign-keys&gt;&lt;ref-type name="Journal Article"&gt;17&lt;/ref-type&gt;&lt;contributors&gt;&lt;authors&gt;&lt;author&gt;Verbruggen, G.&lt;/author&gt;&lt;author&gt;Goemaere, S.&lt;/author&gt;&lt;author&gt;Veys, E. M.&lt;/author&gt;&lt;/authors&gt;&lt;/contributors&gt;&lt;auth-address&gt;Ghent University Hospital, University of Ghent, De Pintelaan 185, 9000 Ghent, Belgium. gust.verbruggen@rug.ac.be&lt;/auth-address&gt;&lt;titles&gt;&lt;title&gt;Systems to assess the progression of finger joint osteoarthritis and the effects of disease modifying osteoarthritis drugs&lt;/title&gt;&lt;secondary-title&gt;Clin Rheumatol&lt;/secondary-title&gt;&lt;/titles&gt;&lt;periodical&gt;&lt;full-title&gt;Clin Rheumatol&lt;/full-title&gt;&lt;/periodical&gt;&lt;pages&gt;231-43&lt;/pages&gt;&lt;volume&gt;21&lt;/volume&gt;&lt;number&gt;3&lt;/number&gt;&lt;edition&gt;2002/07/12&lt;/edition&gt;&lt;keywords&gt;&lt;keyword&gt;Adult&lt;/keyword&gt;&lt;keyword&gt;Aged&lt;/keyword&gt;&lt;keyword&gt;Antirheumatic Agents/*therapeutic use&lt;/keyword&gt;&lt;keyword&gt;Chondroitin Sulfates/therapeutic use&lt;/keyword&gt;&lt;keyword&gt;Disease Progression&lt;/keyword&gt;&lt;keyword&gt;Double-Blind Method&lt;/keyword&gt;&lt;keyword&gt;Female&lt;/keyword&gt;&lt;keyword&gt;Finger Joint/*diagnostic imaging&lt;/keyword&gt;&lt;keyword&gt;Humans&lt;/keyword&gt;&lt;keyword&gt;Male&lt;/keyword&gt;&lt;keyword&gt;Middle Aged&lt;/keyword&gt;&lt;keyword&gt;Osteoarthritis/*diagnostic imaging/*drug therapy&lt;/keyword&gt;&lt;keyword&gt;Placebos&lt;/keyword&gt;&lt;keyword&gt;Radiography&lt;/keyword&gt;&lt;keyword&gt;Risk Assessment&lt;/keyword&gt;&lt;/keywords&gt;&lt;dates&gt;&lt;year&gt;2002&lt;/year&gt;&lt;pub-dates&gt;&lt;date&gt;Jun&lt;/date&gt;&lt;/pub-dates&gt;&lt;/dates&gt;&lt;isbn&gt;0770-3198 (Print)&amp;#xD;0770-3198&lt;/isbn&gt;&lt;accession-num&gt;12111630&lt;/accession-num&gt;&lt;urls&gt;&lt;/urls&gt;&lt;electronic-resource-num&gt;10.1007/s10067-002-8290-7&lt;/electronic-resource-num&gt;&lt;remote-database-provider&gt;NLM&lt;/remote-database-provider&gt;&lt;language&gt;eng&lt;/language&gt;&lt;/record&gt;&lt;/Cite&gt;&lt;/EndNote&gt;</w:instrText>
      </w:r>
      <w:r w:rsidR="00B002DC">
        <w:fldChar w:fldCharType="separate"/>
      </w:r>
      <w:r w:rsidR="00D864A1">
        <w:rPr>
          <w:noProof/>
        </w:rPr>
        <w:t>[55]</w:t>
      </w:r>
      <w:r w:rsidR="00B002DC">
        <w:fldChar w:fldCharType="end"/>
      </w:r>
      <w:r>
        <w:t xml:space="preserve">. </w:t>
      </w:r>
    </w:p>
    <w:p w14:paraId="436FE7C4" w14:textId="6CA8F2EE" w:rsidR="001279A3" w:rsidRDefault="001279A3" w:rsidP="00D13C65">
      <w:pPr>
        <w:spacing w:line="360" w:lineRule="auto"/>
        <w:jc w:val="both"/>
      </w:pPr>
      <w:proofErr w:type="spellStart"/>
      <w:r>
        <w:t>Gabay</w:t>
      </w:r>
      <w:proofErr w:type="spellEnd"/>
      <w:r>
        <w:t xml:space="preserve"> and colleagues performed a</w:t>
      </w:r>
      <w:r w:rsidR="009B23F3">
        <w:t xml:space="preserve"> well-powered,</w:t>
      </w:r>
      <w:r>
        <w:t xml:space="preserve"> randomised controlled trial of chondroitin sulphate which </w:t>
      </w:r>
      <w:r w:rsidR="00C31431">
        <w:t>included</w:t>
      </w:r>
      <w:r>
        <w:t xml:space="preserve"> 162 participants (80 chondroitin sulphate and 82 placebo) and 6 months of follow-up</w:t>
      </w:r>
      <w:r w:rsidR="00C31431">
        <w:t>. For the primary outcomes</w:t>
      </w:r>
      <w:r>
        <w:t xml:space="preserve"> there was an approximately 20</w:t>
      </w:r>
      <w:r w:rsidR="003306C4">
        <w:t xml:space="preserve"> </w:t>
      </w:r>
      <w:r>
        <w:t xml:space="preserve">mm reduction in visual analogue score for pain, a reduction in FIHOA score (of approximately 3 units, where 30 is the worst possible score) and </w:t>
      </w:r>
      <w:r w:rsidR="00C31431">
        <w:t xml:space="preserve">(for secondary outcomes) </w:t>
      </w:r>
      <w:r>
        <w:t>a reduction in the duration of early morning stiffness (by approximately 5 minutes)</w:t>
      </w:r>
      <w:r w:rsidR="00C31431" w:rsidRPr="00C31431">
        <w:t xml:space="preserve"> </w:t>
      </w:r>
      <w:r w:rsidR="00C31431">
        <w:t xml:space="preserve">for those treated with chondroitin sulphate compared to the placebo group </w:t>
      </w:r>
      <w:r w:rsidR="005A2F4C">
        <w:fldChar w:fldCharType="begin"/>
      </w:r>
      <w:r w:rsidR="00D864A1">
        <w:instrText xml:space="preserve"> ADDIN EN.CITE &lt;EndNote&gt;&lt;Cite&gt;&lt;Author&gt;Gabay&lt;/Author&gt;&lt;Year&gt;2011&lt;/Year&gt;&lt;RecNum&gt;1259&lt;/RecNum&gt;&lt;DisplayText&gt;[56]&lt;/DisplayText&gt;&lt;record&gt;&lt;rec-number&gt;1259&lt;/rec-number&gt;&lt;foreign-keys&gt;&lt;key app="EN" db-id="tfrstzzwk9psaiezzti5x2tn0vsz5p9aex5a" timestamp="1642180950"&gt;1259&lt;/key&gt;&lt;/foreign-keys&gt;&lt;ref-type name="Journal Article"&gt;17&lt;/ref-type&gt;&lt;contributors&gt;&lt;authors&gt;&lt;author&gt;Gabay, C.&lt;/author&gt;&lt;author&gt;Medinger-Sadowski, C.&lt;/author&gt;&lt;author&gt;Gascon, D.&lt;/author&gt;&lt;author&gt;Kolo, F.&lt;/author&gt;&lt;author&gt;Finckh, A.&lt;/author&gt;&lt;/authors&gt;&lt;/contributors&gt;&lt;auth-address&gt;University Hospitals of Geneva and University of Geneva School of Medicine, Geneva, Switzerland. cem.gabay@hcuge.ch&lt;/auth-address&gt;&lt;titles&gt;&lt;title&gt;Symptomatic effects of chondroitin 4 and chondroitin 6 sulfate on hand osteoarthritis: a randomized, double-blind, placebo-controlled clinical trial at a single center&lt;/title&gt;&lt;secondary-title&gt;Arthritis Rheum&lt;/secondary-title&gt;&lt;/titles&gt;&lt;periodical&gt;&lt;full-title&gt;Arthritis Rheum&lt;/full-title&gt;&lt;/periodical&gt;&lt;pages&gt;3383-91&lt;/pages&gt;&lt;volume&gt;63&lt;/volume&gt;&lt;number&gt;11&lt;/number&gt;&lt;edition&gt;2011/09/08&lt;/edition&gt;&lt;keywords&gt;&lt;keyword&gt;Aged&lt;/keyword&gt;&lt;keyword&gt;Chondroitin Sulfates/pharmacology/*therapeutic use&lt;/keyword&gt;&lt;keyword&gt;Double-Blind Method&lt;/keyword&gt;&lt;keyword&gt;Female&lt;/keyword&gt;&lt;keyword&gt;Hand Joints/diagnostic imaging/*drug effects/physiopathology&lt;/keyword&gt;&lt;keyword&gt;Hand Strength/*physiology&lt;/keyword&gt;&lt;keyword&gt;Humans&lt;/keyword&gt;&lt;keyword&gt;Male&lt;/keyword&gt;&lt;keyword&gt;Middle Aged&lt;/keyword&gt;&lt;keyword&gt;Osteoarthritis/diagnostic imaging/*drug therapy/physiopathology&lt;/keyword&gt;&lt;keyword&gt;Pain/diagnostic imaging/drug therapy/physiopathology&lt;/keyword&gt;&lt;keyword&gt;Pain Measurement&lt;/keyword&gt;&lt;keyword&gt;Radiography&lt;/keyword&gt;&lt;keyword&gt;Treatment Outcome&lt;/keyword&gt;&lt;/keywords&gt;&lt;dates&gt;&lt;year&gt;2011&lt;/year&gt;&lt;pub-dates&gt;&lt;date&gt;Nov&lt;/date&gt;&lt;/pub-dates&gt;&lt;/dates&gt;&lt;isbn&gt;0004-3591&lt;/isbn&gt;&lt;accession-num&gt;21898340&lt;/accession-num&gt;&lt;urls&gt;&lt;/urls&gt;&lt;electronic-resource-num&gt;10.1002/art.30574&lt;/electronic-resource-num&gt;&lt;remote-database-provider&gt;NLM&lt;/remote-database-provider&gt;&lt;language&gt;eng&lt;/language&gt;&lt;/record&gt;&lt;/Cite&gt;&lt;/EndNote&gt;</w:instrText>
      </w:r>
      <w:r w:rsidR="005A2F4C">
        <w:fldChar w:fldCharType="separate"/>
      </w:r>
      <w:r w:rsidR="00D864A1">
        <w:rPr>
          <w:noProof/>
        </w:rPr>
        <w:t>[56]</w:t>
      </w:r>
      <w:r w:rsidR="005A2F4C">
        <w:fldChar w:fldCharType="end"/>
      </w:r>
      <w:r w:rsidR="005A2F4C">
        <w:t xml:space="preserve">. </w:t>
      </w:r>
      <w:r w:rsidR="009B23F3">
        <w:t>Although n</w:t>
      </w:r>
      <w:r>
        <w:t>o effect was observed on grip strength, rescue paracetamol usage or safety</w:t>
      </w:r>
      <w:r w:rsidR="009B23F3">
        <w:t>, the symptomatic benefit of chondroitin sulphate, combined with good tolerance, justify its inclusion in the</w:t>
      </w:r>
      <w:r>
        <w:t xml:space="preserve"> AC</w:t>
      </w:r>
      <w:r w:rsidR="00B002DC">
        <w:t>R</w:t>
      </w:r>
      <w:r>
        <w:t>/AF guideline</w:t>
      </w:r>
      <w:r w:rsidR="00B002DC">
        <w:fldChar w:fldCharType="begin">
          <w:fldData xml:space="preserve">PEVuZE5vdGU+PENpdGU+PEF1dGhvcj5Lb2xhc2luc2tpPC9BdXRob3I+PFllYXI+MjAyMDwvWWVh
cj48UmVjTnVtPjEyMjQ8L1JlY051bT48RGlzcGxheVRleHQ+WzldPC9EaXNwbGF5VGV4dD48cmVj
b3JkPjxyZWMtbnVtYmVyPjEyMjQ8L3JlYy1udW1iZXI+PGZvcmVpZ24ta2V5cz48a2V5IGFwcD0i
RU4iIGRiLWlkPSJ0ZnJzdHp6d2s5cHNhaWV6enRpNXgydG4wdnN6NXA5YWV4NWEiIHRpbWVzdGFt
cD0iMTY0MjE3NTU5MyI+MTIy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FJlcyAoSG9ib2tlbik8L3NlY29uZGFyeS10aXRsZT48L3RpdGxlcz48cGVyaW9kaWNhbD48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</w:fldData>
        </w:fldChar>
      </w:r>
      <w:r w:rsidR="00904CFB">
        <w:instrText xml:space="preserve"> ADDIN EN.CITE </w:instrText>
      </w:r>
      <w:r w:rsidR="00904CFB">
        <w:fldChar w:fldCharType="begin">
          <w:fldData xml:space="preserve">PEVuZE5vdGU+PENpdGU+PEF1dGhvcj5Lb2xhc2luc2tpPC9BdXRob3I+PFllYXI+MjAyMDwvWWVh
cj48UmVjTnVtPjEyMjQ8L1JlY051bT48RGlzcGxheVRleHQ+WzldPC9EaXNwbGF5VGV4dD48cmVj
b3JkPjxyZWMtbnVtYmVyPjEyMjQ8L3JlYy1udW1iZXI+PGZvcmVpZ24ta2V5cz48a2V5IGFwcD0i
RU4iIGRiLWlkPSJ0ZnJzdHp6d2s5cHNhaWV6enRpNXgydG4wdnN6NXA5YWV4NWEiIHRpbWVzdGFt
cD0iMTY0MjE3NTU5MyI+MTIy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FJlcyAoSG9ib2tlbik8L3NlY29uZGFyeS10aXRsZT48L3RpdGxlcz48cGVyaW9kaWNhbD48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</w:fldData>
        </w:fldChar>
      </w:r>
      <w:r w:rsidR="00904CFB">
        <w:instrText xml:space="preserve"> ADDIN EN.CITE.DATA </w:instrText>
      </w:r>
      <w:r w:rsidR="00904CFB">
        <w:fldChar w:fldCharType="end"/>
      </w:r>
      <w:r w:rsidR="00B002DC">
        <w:fldChar w:fldCharType="separate"/>
      </w:r>
      <w:r w:rsidR="00904CFB">
        <w:rPr>
          <w:noProof/>
        </w:rPr>
        <w:t>[9]</w:t>
      </w:r>
      <w:r w:rsidR="00B002DC">
        <w:fldChar w:fldCharType="end"/>
      </w:r>
      <w:r>
        <w:t xml:space="preserve"> </w:t>
      </w:r>
      <w:r w:rsidR="002B3F9B">
        <w:t xml:space="preserve">as </w:t>
      </w:r>
      <w:r w:rsidR="00F32F41">
        <w:t xml:space="preserve">a </w:t>
      </w:r>
      <w:r w:rsidR="002B3F9B">
        <w:t>conditional recommendation for</w:t>
      </w:r>
      <w:r>
        <w:t xml:space="preserve"> hand osteoarthritis.</w:t>
      </w:r>
    </w:p>
    <w:p w14:paraId="307BB67A" w14:textId="7BBA3C4B" w:rsidR="001279A3" w:rsidRPr="00850021" w:rsidRDefault="002B3F9B" w:rsidP="00D13C65">
      <w:pPr>
        <w:spacing w:line="360" w:lineRule="auto"/>
        <w:jc w:val="both"/>
      </w:pPr>
      <w:r>
        <w:t xml:space="preserve">It is recognised, </w:t>
      </w:r>
      <w:r w:rsidR="00B743BE">
        <w:t xml:space="preserve">from </w:t>
      </w:r>
      <w:r>
        <w:t>a</w:t>
      </w:r>
      <w:r w:rsidR="00236ABA">
        <w:t xml:space="preserve"> scoping review by Honvo and colleagues</w:t>
      </w:r>
      <w:r w:rsidR="00B002DC">
        <w:fldChar w:fldCharType="begin">
          <w:fldData xml:space="preserve">PEVuZE5vdGU+PENpdGU+PEF1dGhvcj5Ib252bzwvQXV0aG9yPjxZZWFyPjIwMjA8L1llYXI+PFJl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</w:fldData>
        </w:fldChar>
      </w:r>
      <w:r w:rsidR="00D864A1">
        <w:instrText xml:space="preserve"> ADDIN EN.CITE </w:instrText>
      </w:r>
      <w:r w:rsidR="00D864A1">
        <w:fldChar w:fldCharType="begin">
          <w:fldData xml:space="preserve">PEVuZE5vdGU+PENpdGU+PEF1dGhvcj5Ib252bzwvQXV0aG9yPjxZZWFyPjIwMjA8L1llYXI+PFJl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</w:fldData>
        </w:fldChar>
      </w:r>
      <w:r w:rsidR="00D864A1">
        <w:instrText xml:space="preserve"> ADDIN EN.CITE.DATA </w:instrText>
      </w:r>
      <w:r w:rsidR="00D864A1">
        <w:fldChar w:fldCharType="end"/>
      </w:r>
      <w:r w:rsidR="00B002DC">
        <w:fldChar w:fldCharType="separate"/>
      </w:r>
      <w:r w:rsidR="00D864A1">
        <w:rPr>
          <w:noProof/>
        </w:rPr>
        <w:t>[57]</w:t>
      </w:r>
      <w:r w:rsidR="00B002DC">
        <w:fldChar w:fldCharType="end"/>
      </w:r>
      <w:r w:rsidR="00236ABA">
        <w:t xml:space="preserve"> on the role of collagen derivatives in osteoarthritis</w:t>
      </w:r>
      <w:r>
        <w:t>,</w:t>
      </w:r>
      <w:r w:rsidR="00236ABA">
        <w:t xml:space="preserve"> that further research is needed to make definitive conclusions regarding the role of SYSADOAs in the treatment of osteoarthritis as a whole and hand osteoarthritis as a specific case.</w:t>
      </w:r>
    </w:p>
    <w:p w14:paraId="3FAD1780" w14:textId="111FF42B" w:rsidR="00CF40AE" w:rsidRDefault="00CF40AE" w:rsidP="00630831">
      <w:pPr>
        <w:pStyle w:val="Heading3"/>
        <w:rPr>
          <w:shd w:val="clear" w:color="auto" w:fill="FFFFFF"/>
        </w:rPr>
      </w:pPr>
      <w:r>
        <w:rPr>
          <w:shd w:val="clear" w:color="auto" w:fill="FFFFFF"/>
        </w:rPr>
        <w:t>Intra-articular injections</w:t>
      </w:r>
    </w:p>
    <w:p w14:paraId="11E6C56E" w14:textId="131D2A87" w:rsidR="00236ABA" w:rsidRDefault="007D181D" w:rsidP="00D13C65">
      <w:pPr>
        <w:spacing w:line="360" w:lineRule="auto"/>
        <w:jc w:val="both"/>
      </w:pPr>
      <w:r>
        <w:t>In the 2019 ACR/AF guideline for osteoarthritis management</w:t>
      </w:r>
      <w:r w:rsidR="00B002DC">
        <w:fldChar w:fldCharType="begin">
          <w:fldData xml:space="preserve">PEVuZE5vdGU+PENpdGU+PEF1dGhvcj5Lb2xhc2luc2tpPC9BdXRob3I+PFllYXI+MjAyMDwvWWVh
cj48UmVjTnVtPjEyMjQ8L1JlY051bT48RGlzcGxheVRleHQ+WzldPC9EaXNwbGF5VGV4dD48cmVj
b3JkPjxyZWMtbnVtYmVyPjEyMjQ8L3JlYy1udW1iZXI+PGZvcmVpZ24ta2V5cz48a2V5IGFwcD0i
RU4iIGRiLWlkPSJ0ZnJzdHp6d2s5cHNhaWV6enRpNXgydG4wdnN6NXA5YWV4NWEiIHRpbWVzdGFt
cD0iMTY0MjE3NTU5MyI+MTIy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FJlcyAoSG9ib2tlbik8L3NlY29uZGFyeS10aXRsZT48L3RpdGxlcz48cGVyaW9kaWNhbD48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</w:fldData>
        </w:fldChar>
      </w:r>
      <w:r w:rsidR="00904CFB">
        <w:instrText xml:space="preserve"> ADDIN EN.CITE </w:instrText>
      </w:r>
      <w:r w:rsidR="00904CFB">
        <w:fldChar w:fldCharType="begin">
          <w:fldData xml:space="preserve">PEVuZE5vdGU+PENpdGU+PEF1dGhvcj5Lb2xhc2luc2tpPC9BdXRob3I+PFllYXI+MjAyMDwvWWVh
cj48UmVjTnVtPjEyMjQ8L1JlY051bT48RGlzcGxheVRleHQ+WzldPC9EaXNwbGF5VGV4dD48cmVj
b3JkPjxyZWMtbnVtYmVyPjEyMjQ8L3JlYy1udW1iZXI+PGZvcmVpZ24ta2V5cz48a2V5IGFwcD0i
RU4iIGRiLWlkPSJ0ZnJzdHp6d2s5cHNhaWV6enRpNXgydG4wdnN6NXA5YWV4NWEiIHRpbWVzdGFt
cD0iMTY0MjE3NTU5MyI+MTIy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FJlcyAoSG9ib2tlbik8L3NlY29uZGFyeS10aXRsZT48L3RpdGxlcz48cGVyaW9kaWNhbD48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</w:fldData>
        </w:fldChar>
      </w:r>
      <w:r w:rsidR="00904CFB">
        <w:instrText xml:space="preserve"> ADDIN EN.CITE.DATA </w:instrText>
      </w:r>
      <w:r w:rsidR="00904CFB">
        <w:fldChar w:fldCharType="end"/>
      </w:r>
      <w:r w:rsidR="00B002DC">
        <w:fldChar w:fldCharType="separate"/>
      </w:r>
      <w:r w:rsidR="00904CFB">
        <w:rPr>
          <w:noProof/>
        </w:rPr>
        <w:t>[9]</w:t>
      </w:r>
      <w:r w:rsidR="00B002DC">
        <w:fldChar w:fldCharType="end"/>
      </w:r>
      <w:r w:rsidR="00F67B2A">
        <w:t xml:space="preserve">, </w:t>
      </w:r>
      <w:r>
        <w:t>intra-articul</w:t>
      </w:r>
      <w:r w:rsidR="00F67B2A">
        <w:t xml:space="preserve">ar injection with corticosteroid is conditionally recommended and injection with hyaluronic acid is conditionally recommended against. </w:t>
      </w:r>
    </w:p>
    <w:p w14:paraId="2AE1A422" w14:textId="37BFC178" w:rsidR="00F67B2A" w:rsidRDefault="00F67B2A" w:rsidP="00D13C65">
      <w:pPr>
        <w:spacing w:line="360" w:lineRule="auto"/>
        <w:jc w:val="both"/>
      </w:pPr>
      <w:r>
        <w:t xml:space="preserve">For the corticosteroid injection recommendation it </w:t>
      </w:r>
      <w:r w:rsidR="00F32F41">
        <w:t xml:space="preserve">is </w:t>
      </w:r>
      <w:r>
        <w:t>important to recognise that the EULAR 2018 guidance</w:t>
      </w:r>
      <w:r w:rsidR="00B002DC">
        <w:fldChar w:fldCharType="begin">
          <w:fldData xml:space="preserve">PEVuZE5vdGU+PENpdGU+PEF1dGhvcj5LbG9wcGVuYnVyZzwvQXV0aG9yPjxZZWFyPjIwMTk8L1ll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</w:fldData>
        </w:fldChar>
      </w:r>
      <w:r w:rsidR="00904CFB">
        <w:instrText xml:space="preserve"> ADDIN EN.CITE </w:instrText>
      </w:r>
      <w:r w:rsidR="00904CFB">
        <w:fldChar w:fldCharType="begin">
          <w:fldData xml:space="preserve">PEVuZE5vdGU+PENpdGU+PEF1dGhvcj5LbG9wcGVuYnVyZzwvQXV0aG9yPjxZZWFyPjIwMTk8L1ll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</w:fldData>
        </w:fldChar>
      </w:r>
      <w:r w:rsidR="00904CFB">
        <w:instrText xml:space="preserve"> ADDIN EN.CITE.DATA </w:instrText>
      </w:r>
      <w:r w:rsidR="00904CFB">
        <w:fldChar w:fldCharType="end"/>
      </w:r>
      <w:r w:rsidR="00B002DC">
        <w:fldChar w:fldCharType="separate"/>
      </w:r>
      <w:r w:rsidR="00904CFB">
        <w:rPr>
          <w:noProof/>
        </w:rPr>
        <w:t>[8]</w:t>
      </w:r>
      <w:r w:rsidR="00B002DC">
        <w:fldChar w:fldCharType="end"/>
      </w:r>
      <w:r>
        <w:t xml:space="preserve"> is similar in stating that injection can be considered</w:t>
      </w:r>
      <w:r w:rsidR="00630831">
        <w:t xml:space="preserve"> specifically</w:t>
      </w:r>
      <w:r>
        <w:t xml:space="preserve"> for those with painful interphalangeal joints</w:t>
      </w:r>
      <w:r w:rsidR="00630831">
        <w:t xml:space="preserve"> (</w:t>
      </w:r>
      <w:r w:rsidR="00F32F41">
        <w:t xml:space="preserve">through </w:t>
      </w:r>
      <w:r>
        <w:t>the ACR/AF guidance</w:t>
      </w:r>
      <w:r w:rsidR="00EB5680">
        <w:fldChar w:fldCharType="begin">
          <w:fldData xml:space="preserve">PEVuZE5vdGU+PENpdGU+PEF1dGhvcj5Lb2xhc2luc2tpPC9BdXRob3I+PFllYXI+MjAyMDwvWWVh
cj48UmVjTnVtPjEyMjQ8L1JlY051bT48RGlzcGxheVRleHQ+WzldPC9EaXNwbGF5VGV4dD48cmVj
b3JkPjxyZWMtbnVtYmVyPjEyMjQ8L3JlYy1udW1iZXI+PGZvcmVpZ24ta2V5cz48a2V5IGFwcD0i
RU4iIGRiLWlkPSJ0ZnJzdHp6d2s5cHNhaWV6enRpNXgydG4wdnN6NXA5YWV4NWEiIHRpbWVzdGFt
cD0iMTY0MjE3NTU5MyI+MTIy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FJlcyAoSG9ib2tlbik8L3NlY29uZGFyeS10aXRsZT48L3RpdGxlcz48cGVyaW9kaWNhbD48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</w:fldData>
        </w:fldChar>
      </w:r>
      <w:r w:rsidR="00904CFB">
        <w:instrText xml:space="preserve"> ADDIN EN.CITE </w:instrText>
      </w:r>
      <w:r w:rsidR="00904CFB">
        <w:fldChar w:fldCharType="begin">
          <w:fldData xml:space="preserve">PEVuZE5vdGU+PENpdGU+PEF1dGhvcj5Lb2xhc2luc2tpPC9BdXRob3I+PFllYXI+MjAyMDwvWWVh
cj48UmVjTnVtPjEyMjQ8L1JlY051bT48RGlzcGxheVRleHQ+WzldPC9EaXNwbGF5VGV4dD48cmVj
b3JkPjxyZWMtbnVtYmVyPjEyMjQ8L3JlYy1udW1iZXI+PGZvcmVpZ24ta2V5cz48a2V5IGFwcD0i
RU4iIGRiLWlkPSJ0ZnJzdHp6d2s5cHNhaWV6enRpNXgydG4wdnN6NXA5YWV4NWEiIHRpbWVzdGFt
cD0iMTY0MjE3NTU5MyI+MTIy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FJlcyAoSG9ib2tlbik8L3NlY29uZGFyeS10aXRsZT48L3RpdGxlcz48cGVyaW9kaWNhbD48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</w:fldData>
        </w:fldChar>
      </w:r>
      <w:r w:rsidR="00904CFB">
        <w:instrText xml:space="preserve"> ADDIN EN.CITE.DATA </w:instrText>
      </w:r>
      <w:r w:rsidR="00904CFB">
        <w:fldChar w:fldCharType="end"/>
      </w:r>
      <w:r w:rsidR="00EB5680">
        <w:fldChar w:fldCharType="separate"/>
      </w:r>
      <w:r w:rsidR="00904CFB">
        <w:rPr>
          <w:noProof/>
        </w:rPr>
        <w:t>[9]</w:t>
      </w:r>
      <w:r w:rsidR="00EB5680">
        <w:fldChar w:fldCharType="end"/>
      </w:r>
      <w:r>
        <w:t xml:space="preserve"> provides </w:t>
      </w:r>
      <w:r w:rsidR="00630831">
        <w:t>no specific recommendation</w:t>
      </w:r>
      <w:r>
        <w:t xml:space="preserve"> for</w:t>
      </w:r>
      <w:r w:rsidR="00630831">
        <w:t xml:space="preserve"> the anatomical location (interphalangeal or carpometacarpal) which can be injected).</w:t>
      </w:r>
    </w:p>
    <w:p w14:paraId="2EF78DD9" w14:textId="06EB71F2" w:rsidR="00F67B2A" w:rsidRDefault="00F67B2A" w:rsidP="00D13C65">
      <w:pPr>
        <w:spacing w:line="360" w:lineRule="auto"/>
        <w:jc w:val="both"/>
      </w:pPr>
      <w:r>
        <w:t>In the EULAR 2018 guideline</w:t>
      </w:r>
      <w:r w:rsidR="00EB5680">
        <w:fldChar w:fldCharType="begin">
          <w:fldData xml:space="preserve">PEVuZE5vdGU+PENpdGU+PEF1dGhvcj5LbG9wcGVuYnVyZzwvQXV0aG9yPjxZZWFyPjIwMTk8L1ll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</w:fldData>
        </w:fldChar>
      </w:r>
      <w:r w:rsidR="00904CFB">
        <w:instrText xml:space="preserve"> ADDIN EN.CITE </w:instrText>
      </w:r>
      <w:r w:rsidR="00904CFB">
        <w:fldChar w:fldCharType="begin">
          <w:fldData xml:space="preserve">PEVuZE5vdGU+PENpdGU+PEF1dGhvcj5LbG9wcGVuYnVyZzwvQXV0aG9yPjxZZWFyPjIwMTk8L1ll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</w:fldData>
        </w:fldChar>
      </w:r>
      <w:r w:rsidR="00904CFB">
        <w:instrText xml:space="preserve"> ADDIN EN.CITE.DATA </w:instrText>
      </w:r>
      <w:r w:rsidR="00904CFB">
        <w:fldChar w:fldCharType="end"/>
      </w:r>
      <w:r w:rsidR="00EB5680">
        <w:fldChar w:fldCharType="separate"/>
      </w:r>
      <w:r w:rsidR="00904CFB">
        <w:rPr>
          <w:noProof/>
        </w:rPr>
        <w:t>[8]</w:t>
      </w:r>
      <w:r w:rsidR="00EB5680">
        <w:fldChar w:fldCharType="end"/>
      </w:r>
      <w:r>
        <w:t xml:space="preserve"> it is not recommended to inject the base of the thumb </w:t>
      </w:r>
      <w:r w:rsidR="00630831">
        <w:t xml:space="preserve">with steroid (hyaluronic acid is not addressed) </w:t>
      </w:r>
      <w:r>
        <w:t>in hand osteoarthritis, likely based on findings</w:t>
      </w:r>
      <w:r w:rsidR="00630831">
        <w:t xml:space="preserve"> (</w:t>
      </w:r>
      <w:r>
        <w:t>such as that of Kroon and colleagues</w:t>
      </w:r>
      <w:r w:rsidR="00EB5680">
        <w:fldChar w:fldCharType="begin">
          <w:fldData xml:space="preserve">PEVuZE5vdGU+PENpdGU+PEF1dGhvcj5Lcm9vbjwvQXV0aG9yPjxZZWFyPjIwMTg8L1llYXI+PFJl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==
</w:fldData>
        </w:fldChar>
      </w:r>
      <w:r w:rsidR="00904CFB">
        <w:instrText xml:space="preserve"> ADDIN EN.CITE </w:instrText>
      </w:r>
      <w:r w:rsidR="00904CFB">
        <w:fldChar w:fldCharType="begin">
          <w:fldData xml:space="preserve">PEVuZE5vdGU+PENpdGU+PEF1dGhvcj5Lcm9vbjwvQXV0aG9yPjxZZWFyPjIwMTg8L1llYXI+PFJl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==
</w:fldData>
        </w:fldChar>
      </w:r>
      <w:r w:rsidR="00904CFB">
        <w:instrText xml:space="preserve"> ADDIN EN.CITE.DATA </w:instrText>
      </w:r>
      <w:r w:rsidR="00904CFB">
        <w:fldChar w:fldCharType="end"/>
      </w:r>
      <w:r w:rsidR="00EB5680">
        <w:fldChar w:fldCharType="separate"/>
      </w:r>
      <w:r w:rsidR="00904CFB">
        <w:rPr>
          <w:noProof/>
        </w:rPr>
        <w:t>[32]</w:t>
      </w:r>
      <w:r w:rsidR="00EB5680">
        <w:fldChar w:fldCharType="end"/>
      </w:r>
      <w:r w:rsidR="00630831">
        <w:t xml:space="preserve">) </w:t>
      </w:r>
      <w:r w:rsidR="007F6EB4">
        <w:t>of</w:t>
      </w:r>
      <w:r>
        <w:t xml:space="preserve"> no clear benefit of corticosteroid or hyaluronic </w:t>
      </w:r>
      <w:r w:rsidR="002B3F9B">
        <w:t>thumb</w:t>
      </w:r>
      <w:r>
        <w:t xml:space="preserve"> base injections.</w:t>
      </w:r>
    </w:p>
    <w:p w14:paraId="089D27EE" w14:textId="0CFC3602" w:rsidR="005F69CE" w:rsidRDefault="005F69CE" w:rsidP="005F69CE">
      <w:pPr>
        <w:spacing w:line="360" w:lineRule="auto"/>
        <w:jc w:val="both"/>
      </w:pPr>
      <w:r>
        <w:t>However, intra-articular, base of thumb injections of hyaluronic acid</w:t>
      </w:r>
      <w:r>
        <w:fldChar w:fldCharType="begin">
          <w:fldData xml:space="preserve">PEVuZE5vdGU+PENpdGU+PEF1dGhvcj5CYXJ0b2xvbmk8L0F1dGhvcj48WWVhcj4yMDE5PC9ZZWFy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</w:fldData>
        </w:fldChar>
      </w:r>
      <w:r w:rsidR="00D864A1">
        <w:instrText xml:space="preserve"> ADDIN EN.CITE </w:instrText>
      </w:r>
      <w:r w:rsidR="00D864A1">
        <w:fldChar w:fldCharType="begin">
          <w:fldData xml:space="preserve">PEVuZE5vdGU+PENpdGU+PEF1dGhvcj5CYXJ0b2xvbmk8L0F1dGhvcj48WWVhcj4yMDE5PC9ZZWFy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</w:fldData>
        </w:fldChar>
      </w:r>
      <w:r w:rsidR="00D864A1">
        <w:instrText xml:space="preserve"> ADDIN EN.CITE.DATA </w:instrText>
      </w:r>
      <w:r w:rsidR="00D864A1">
        <w:fldChar w:fldCharType="end"/>
      </w:r>
      <w:r>
        <w:fldChar w:fldCharType="separate"/>
      </w:r>
      <w:r w:rsidR="00D864A1">
        <w:rPr>
          <w:noProof/>
        </w:rPr>
        <w:t>[58, 59]</w:t>
      </w:r>
      <w:r>
        <w:fldChar w:fldCharType="end"/>
      </w:r>
      <w:r>
        <w:t xml:space="preserve"> (for chronic management) and corticosteroid</w:t>
      </w:r>
      <w:r>
        <w:fldChar w:fldCharType="begin">
          <w:fldData xml:space="preserve">PEVuZE5vdGU+PENpdGU+PEF1dGhvcj5Sb2NjaGk8L0F1dGhvcj48WWVhcj4yMDE3PC9ZZWFyPjxS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=
</w:fldData>
        </w:fldChar>
      </w:r>
      <w:r w:rsidR="00D864A1">
        <w:instrText xml:space="preserve"> ADDIN EN.CITE </w:instrText>
      </w:r>
      <w:r w:rsidR="00D864A1">
        <w:fldChar w:fldCharType="begin">
          <w:fldData xml:space="preserve">PEVuZE5vdGU+PENpdGU+PEF1dGhvcj5Sb2NjaGk8L0F1dGhvcj48WWVhcj4yMDE3PC9ZZWFyPjxS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=
</w:fldData>
        </w:fldChar>
      </w:r>
      <w:r w:rsidR="00D864A1">
        <w:instrText xml:space="preserve"> ADDIN EN.CITE.DATA </w:instrText>
      </w:r>
      <w:r w:rsidR="00D864A1">
        <w:fldChar w:fldCharType="end"/>
      </w:r>
      <w:r>
        <w:fldChar w:fldCharType="separate"/>
      </w:r>
      <w:r w:rsidR="00D864A1">
        <w:rPr>
          <w:noProof/>
        </w:rPr>
        <w:t>[59-61]</w:t>
      </w:r>
      <w:r>
        <w:fldChar w:fldCharType="end"/>
      </w:r>
      <w:r>
        <w:t xml:space="preserve"> (for acute phase management) appear to be promising approaches and could be conditionally proposed </w:t>
      </w:r>
      <w:r w:rsidR="000C4D1D">
        <w:t>(</w:t>
      </w:r>
      <w:r>
        <w:t>though with the caveat that further efficacy and safety data are required</w:t>
      </w:r>
      <w:r w:rsidR="000C4D1D">
        <w:t>)</w:t>
      </w:r>
      <w:r>
        <w:t>.</w:t>
      </w:r>
    </w:p>
    <w:p w14:paraId="03CE660E" w14:textId="4F69AB4E" w:rsidR="00D51CC8" w:rsidRDefault="00A14BA0" w:rsidP="00EB3F86">
      <w:pPr>
        <w:pStyle w:val="Heading3"/>
      </w:pPr>
      <w:r>
        <w:lastRenderedPageBreak/>
        <w:t>Physical, psychosocial and mind-body approaches</w:t>
      </w:r>
    </w:p>
    <w:p w14:paraId="2910C8E8" w14:textId="77E3065E" w:rsidR="00A72660" w:rsidRDefault="00A72660" w:rsidP="00D13C65">
      <w:pPr>
        <w:spacing w:line="360" w:lineRule="auto"/>
        <w:jc w:val="both"/>
      </w:pPr>
      <w:r>
        <w:t xml:space="preserve">There </w:t>
      </w:r>
      <w:r w:rsidR="00F32F41">
        <w:t>are</w:t>
      </w:r>
      <w:r w:rsidR="006B4431">
        <w:t xml:space="preserve"> </w:t>
      </w:r>
      <w:r>
        <w:t>a host of non-pharmacological interventions considered for hand osteoarthritis.</w:t>
      </w:r>
      <w:r w:rsidR="00A14BA0">
        <w:t xml:space="preserve"> Exercise is strong</w:t>
      </w:r>
      <w:r w:rsidR="006B4431">
        <w:t>ly</w:t>
      </w:r>
      <w:r w:rsidR="00A14BA0">
        <w:t xml:space="preserve"> recommended with a focus on overcoming “barriers to participation” by addressing “patient preference and access” (access referring to the affordability and transportation to attend the given exercise intervention</w:t>
      </w:r>
      <w:r w:rsidR="00A14BA0">
        <w:fldChar w:fldCharType="begin">
          <w:fldData xml:space="preserve">PEVuZE5vdGU+PENpdGU+PEF1dGhvcj5Lb2xhc2luc2tpPC9BdXRob3I+PFllYXI+MjAyMDwvWWVh
cj48UmVjTnVtPjEyMjQ8L1JlY051bT48RGlzcGxheVRleHQ+WzldPC9EaXNwbGF5VGV4dD48cmVj
b3JkPjxyZWMtbnVtYmVyPjEyMjQ8L3JlYy1udW1iZXI+PGZvcmVpZ24ta2V5cz48a2V5IGFwcD0i
RU4iIGRiLWlkPSJ0ZnJzdHp6d2s5cHNhaWV6enRpNXgydG4wdnN6NXA5YWV4NWEiIHRpbWVzdGFt
cD0iMTY0MjE3NTU5MyI+MTIy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FJlcyAoSG9ib2tlbik8L3NlY29uZGFyeS10aXRsZT48L3RpdGxlcz48cGVyaW9kaWNhbD48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</w:fldData>
        </w:fldChar>
      </w:r>
      <w:r w:rsidR="00904CFB">
        <w:instrText xml:space="preserve"> ADDIN EN.CITE </w:instrText>
      </w:r>
      <w:r w:rsidR="00904CFB">
        <w:fldChar w:fldCharType="begin">
          <w:fldData xml:space="preserve">PEVuZE5vdGU+PENpdGU+PEF1dGhvcj5Lb2xhc2luc2tpPC9BdXRob3I+PFllYXI+MjAyMDwvWWVh
cj48UmVjTnVtPjEyMjQ8L1JlY051bT48RGlzcGxheVRleHQ+WzldPC9EaXNwbGF5VGV4dD48cmVj
b3JkPjxyZWMtbnVtYmVyPjEyMjQ8L3JlYy1udW1iZXI+PGZvcmVpZ24ta2V5cz48a2V5IGFwcD0i
RU4iIGRiLWlkPSJ0ZnJzdHp6d2s5cHNhaWV6enRpNXgydG4wdnN6NXA5YWV4NWEiIHRpbWVzdGFt
cD0iMTY0MjE3NTU5MyI+MTIy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FJlcyAoSG9ib2tlbik8L3NlY29uZGFyeS10aXRsZT48L3RpdGxlcz48cGVyaW9kaWNhbD48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</w:fldData>
        </w:fldChar>
      </w:r>
      <w:r w:rsidR="00904CFB">
        <w:instrText xml:space="preserve"> ADDIN EN.CITE.DATA </w:instrText>
      </w:r>
      <w:r w:rsidR="00904CFB">
        <w:fldChar w:fldCharType="end"/>
      </w:r>
      <w:r w:rsidR="00A14BA0">
        <w:fldChar w:fldCharType="separate"/>
      </w:r>
      <w:r w:rsidR="00904CFB">
        <w:rPr>
          <w:noProof/>
        </w:rPr>
        <w:t>[9]</w:t>
      </w:r>
      <w:r w:rsidR="00A14BA0">
        <w:fldChar w:fldCharType="end"/>
      </w:r>
      <w:r w:rsidR="00A14BA0">
        <w:t>. Weight loss is strongly recommended for hip and knee osteoarthritis but not for hand osteoarthritis)</w:t>
      </w:r>
      <w:r w:rsidR="00A14BA0">
        <w:fldChar w:fldCharType="begin">
          <w:fldData xml:space="preserve">PEVuZE5vdGU+PENpdGU+PEF1dGhvcj5Lb2xhc2luc2tpPC9BdXRob3I+PFllYXI+MjAyMDwvWWVh
cj48UmVjTnVtPjEyMjQ8L1JlY051bT48RGlzcGxheVRleHQ+WzldPC9EaXNwbGF5VGV4dD48cmVj
b3JkPjxyZWMtbnVtYmVyPjEyMjQ8L3JlYy1udW1iZXI+PGZvcmVpZ24ta2V5cz48a2V5IGFwcD0i
RU4iIGRiLWlkPSJ0ZnJzdHp6d2s5cHNhaWV6enRpNXgydG4wdnN6NXA5YWV4NWEiIHRpbWVzdGFt
cD0iMTY0MjE3NTU5MyI+MTIy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FJlcyAoSG9ib2tlbik8L3NlY29uZGFyeS10aXRsZT48L3RpdGxlcz48cGVyaW9kaWNhbD48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</w:fldData>
        </w:fldChar>
      </w:r>
      <w:r w:rsidR="00904CFB">
        <w:instrText xml:space="preserve"> ADDIN EN.CITE </w:instrText>
      </w:r>
      <w:r w:rsidR="00904CFB">
        <w:fldChar w:fldCharType="begin">
          <w:fldData xml:space="preserve">PEVuZE5vdGU+PENpdGU+PEF1dGhvcj5Lb2xhc2luc2tpPC9BdXRob3I+PFllYXI+MjAyMDwvWWVh
cj48UmVjTnVtPjEyMjQ8L1JlY051bT48RGlzcGxheVRleHQ+WzldPC9EaXNwbGF5VGV4dD48cmVj
b3JkPjxyZWMtbnVtYmVyPjEyMjQ8L3JlYy1udW1iZXI+PGZvcmVpZ24ta2V5cz48a2V5IGFwcD0i
RU4iIGRiLWlkPSJ0ZnJzdHp6d2s5cHNhaWV6enRpNXgydG4wdnN6NXA5YWV4NWEiIHRpbWVzdGFt
cD0iMTY0MjE3NTU5MyI+MTIy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FJlcyAoSG9ib2tlbik8L3NlY29uZGFyeS10aXRsZT48L3RpdGxlcz48cGVyaW9kaWNhbD48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</w:fldData>
        </w:fldChar>
      </w:r>
      <w:r w:rsidR="00904CFB">
        <w:instrText xml:space="preserve"> ADDIN EN.CITE.DATA </w:instrText>
      </w:r>
      <w:r w:rsidR="00904CFB">
        <w:fldChar w:fldCharType="end"/>
      </w:r>
      <w:r w:rsidR="00A14BA0">
        <w:fldChar w:fldCharType="separate"/>
      </w:r>
      <w:r w:rsidR="00904CFB">
        <w:rPr>
          <w:noProof/>
        </w:rPr>
        <w:t>[9]</w:t>
      </w:r>
      <w:r w:rsidR="00A14BA0">
        <w:fldChar w:fldCharType="end"/>
      </w:r>
      <w:r w:rsidR="00A14BA0">
        <w:t>. The recommendation for exercise in hand osteoarthritis is supported by a Cochrane review from 2017 which stated benefits such as reduced pain and stiffness</w:t>
      </w:r>
      <w:r w:rsidR="00A14BA0">
        <w:fldChar w:fldCharType="begin">
          <w:fldData xml:space="preserve">PEVuZE5vdGU+PENpdGU+PEF1dGhvcj7DmHN0ZXLDpXM8L0F1dGhvcj48WWVhcj4yMDE3PC9ZZWFy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</w:fldData>
        </w:fldChar>
      </w:r>
      <w:r w:rsidR="00D864A1">
        <w:instrText xml:space="preserve"> ADDIN EN.CITE </w:instrText>
      </w:r>
      <w:r w:rsidR="00D864A1">
        <w:fldChar w:fldCharType="begin">
          <w:fldData xml:space="preserve">PEVuZE5vdGU+PENpdGU+PEF1dGhvcj7DmHN0ZXLDpXM8L0F1dGhvcj48WWVhcj4yMDE3PC9ZZWFy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</w:fldData>
        </w:fldChar>
      </w:r>
      <w:r w:rsidR="00D864A1">
        <w:instrText xml:space="preserve"> ADDIN EN.CITE.DATA </w:instrText>
      </w:r>
      <w:r w:rsidR="00D864A1">
        <w:fldChar w:fldCharType="end"/>
      </w:r>
      <w:r w:rsidR="00A14BA0">
        <w:fldChar w:fldCharType="separate"/>
      </w:r>
      <w:r w:rsidR="00D864A1">
        <w:rPr>
          <w:noProof/>
        </w:rPr>
        <w:t>[62]</w:t>
      </w:r>
      <w:r w:rsidR="00A14BA0">
        <w:fldChar w:fldCharType="end"/>
      </w:r>
      <w:r w:rsidR="00A14BA0">
        <w:t>.</w:t>
      </w:r>
      <w:r>
        <w:t xml:space="preserve"> </w:t>
      </w:r>
      <w:r w:rsidR="005F69CE">
        <w:t xml:space="preserve">However, the type of exercise to perform, </w:t>
      </w:r>
      <w:r w:rsidR="00F32F41">
        <w:t xml:space="preserve">the </w:t>
      </w:r>
      <w:r w:rsidR="005F69CE">
        <w:t xml:space="preserve">duration, number and rhythm of sessions need to be precisely specified to patients who frequently ask for this kind of information. </w:t>
      </w:r>
      <w:r w:rsidR="00A14BA0">
        <w:t>Interventions which are</w:t>
      </w:r>
      <w:r w:rsidR="002E70C5">
        <w:t xml:space="preserve"> recommended for </w:t>
      </w:r>
      <w:r w:rsidR="00A14BA0">
        <w:t>‘</w:t>
      </w:r>
      <w:r w:rsidR="002E70C5">
        <w:t>consideration</w:t>
      </w:r>
      <w:r w:rsidR="00A14BA0">
        <w:t>’</w:t>
      </w:r>
      <w:r w:rsidR="002E70C5">
        <w:t xml:space="preserve"> in the </w:t>
      </w:r>
      <w:r w:rsidR="00A14BA0">
        <w:t xml:space="preserve">management of hand osteoarthritis in the </w:t>
      </w:r>
      <w:r w:rsidR="002E70C5">
        <w:t xml:space="preserve">ACR/AF 2019 guideline include </w:t>
      </w:r>
      <w:r w:rsidR="00A14BA0">
        <w:t>orthoses (</w:t>
      </w:r>
      <w:r w:rsidR="005F69CE">
        <w:t xml:space="preserve">particularly for thumb base OA, but also </w:t>
      </w:r>
      <w:r w:rsidR="00A14BA0">
        <w:t xml:space="preserve">including digital orthoses, ring splints), </w:t>
      </w:r>
      <w:r w:rsidR="002E70C5">
        <w:t xml:space="preserve">cognitive behavioural therapy, thermal interventions, paraffin baths, </w:t>
      </w:r>
      <w:proofErr w:type="spellStart"/>
      <w:r w:rsidR="002E70C5">
        <w:t>kines</w:t>
      </w:r>
      <w:r w:rsidR="003306C4">
        <w:t>i</w:t>
      </w:r>
      <w:r w:rsidR="002E70C5">
        <w:t>otaping</w:t>
      </w:r>
      <w:proofErr w:type="spellEnd"/>
      <w:r w:rsidR="002E70C5">
        <w:t xml:space="preserve"> for the 1</w:t>
      </w:r>
      <w:r w:rsidR="002E70C5" w:rsidRPr="002E70C5">
        <w:rPr>
          <w:vertAlign w:val="superscript"/>
        </w:rPr>
        <w:t>st</w:t>
      </w:r>
      <w:r w:rsidR="002E70C5">
        <w:t xml:space="preserve"> CMC joint and acupuncture</w:t>
      </w:r>
      <w:r w:rsidR="007F6EB4">
        <w:fldChar w:fldCharType="begin">
          <w:fldData xml:space="preserve">PEVuZE5vdGU+PENpdGU+PEF1dGhvcj5Lb2xhc2luc2tpPC9BdXRob3I+PFllYXI+MjAyMDwvWWVh
cj48UmVjTnVtPjEyMjQ8L1JlY051bT48RGlzcGxheVRleHQ+WzldPC9EaXNwbGF5VGV4dD48cmVj
b3JkPjxyZWMtbnVtYmVyPjEyMjQ8L3JlYy1udW1iZXI+PGZvcmVpZ24ta2V5cz48a2V5IGFwcD0i
RU4iIGRiLWlkPSJ0ZnJzdHp6d2s5cHNhaWV6enRpNXgydG4wdnN6NXA5YWV4NWEiIHRpbWVzdGFt
cD0iMTY0MjE3NTU5MyI+MTIy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FJlcyAoSG9ib2tlbik8L3NlY29uZGFyeS10aXRsZT48L3RpdGxlcz48cGVyaW9kaWNhbD48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</w:fldData>
        </w:fldChar>
      </w:r>
      <w:r w:rsidR="00904CFB">
        <w:instrText xml:space="preserve"> ADDIN EN.CITE </w:instrText>
      </w:r>
      <w:r w:rsidR="00904CFB">
        <w:fldChar w:fldCharType="begin">
          <w:fldData xml:space="preserve">PEVuZE5vdGU+PENpdGU+PEF1dGhvcj5Lb2xhc2luc2tpPC9BdXRob3I+PFllYXI+MjAyMDwvWWVh
cj48UmVjTnVtPjEyMjQ8L1JlY051bT48RGlzcGxheVRleHQ+WzldPC9EaXNwbGF5VGV4dD48cmVj
b3JkPjxyZWMtbnVtYmVyPjEyMjQ8L3JlYy1udW1iZXI+PGZvcmVpZ24ta2V5cz48a2V5IGFwcD0i
RU4iIGRiLWlkPSJ0ZnJzdHp6d2s5cHNhaWV6enRpNXgydG4wdnN6NXA5YWV4NWEiIHRpbWVzdGFt
cD0iMTY0MjE3NTU5MyI+MTIy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FJlcyAoSG9ib2tlbik8L3NlY29uZGFyeS10aXRsZT48L3RpdGxlcz48cGVyaW9kaWNhbD48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</w:fldData>
        </w:fldChar>
      </w:r>
      <w:r w:rsidR="00904CFB">
        <w:instrText xml:space="preserve"> ADDIN EN.CITE.DATA </w:instrText>
      </w:r>
      <w:r w:rsidR="00904CFB">
        <w:fldChar w:fldCharType="end"/>
      </w:r>
      <w:r w:rsidR="007F6EB4">
        <w:fldChar w:fldCharType="separate"/>
      </w:r>
      <w:r w:rsidR="00904CFB">
        <w:rPr>
          <w:noProof/>
        </w:rPr>
        <w:t>[9]</w:t>
      </w:r>
      <w:r w:rsidR="007F6EB4">
        <w:fldChar w:fldCharType="end"/>
      </w:r>
      <w:r w:rsidR="002E70C5">
        <w:t xml:space="preserve">. </w:t>
      </w:r>
      <w:r w:rsidR="00A14BA0">
        <w:t xml:space="preserve">Iontophoresis is conditionally recommended against </w:t>
      </w:r>
      <w:r w:rsidR="00E73249">
        <w:t>for patients with 1</w:t>
      </w:r>
      <w:r w:rsidR="00E73249" w:rsidRPr="00E73249">
        <w:rPr>
          <w:vertAlign w:val="superscript"/>
        </w:rPr>
        <w:t>st</w:t>
      </w:r>
      <w:r w:rsidR="00E73249">
        <w:t xml:space="preserve"> CMC osteoarthritis </w:t>
      </w:r>
      <w:r w:rsidR="00A14BA0">
        <w:t>due to an absence of randomised controlled trials</w:t>
      </w:r>
      <w:r w:rsidR="00A14BA0">
        <w:fldChar w:fldCharType="begin">
          <w:fldData xml:space="preserve">PEVuZE5vdGU+PENpdGU+PEF1dGhvcj5Lb2xhc2luc2tpPC9BdXRob3I+PFllYXI+MjAyMDwvWWVh
cj48UmVjTnVtPjEyMjQ8L1JlY051bT48RGlzcGxheVRleHQ+WzldPC9EaXNwbGF5VGV4dD48cmVj
b3JkPjxyZWMtbnVtYmVyPjEyMjQ8L3JlYy1udW1iZXI+PGZvcmVpZ24ta2V5cz48a2V5IGFwcD0i
RU4iIGRiLWlkPSJ0ZnJzdHp6d2s5cHNhaWV6enRpNXgydG4wdnN6NXA5YWV4NWEiIHRpbWVzdGFt
cD0iMTY0MjE3NTU5MyI+MTIy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FJlcyAoSG9ib2tlbik8L3NlY29uZGFyeS10aXRsZT48L3RpdGxlcz48cGVyaW9kaWNhbD48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</w:fldData>
        </w:fldChar>
      </w:r>
      <w:r w:rsidR="00904CFB">
        <w:instrText xml:space="preserve"> ADDIN EN.CITE </w:instrText>
      </w:r>
      <w:r w:rsidR="00904CFB">
        <w:fldChar w:fldCharType="begin">
          <w:fldData xml:space="preserve">PEVuZE5vdGU+PENpdGU+PEF1dGhvcj5Lb2xhc2luc2tpPC9BdXRob3I+PFllYXI+MjAyMDwvWWVh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</w:fldData>
        </w:fldChar>
      </w:r>
      <w:r w:rsidR="00904CFB">
        <w:instrText xml:space="preserve"> ADDIN EN.CITE.DATA </w:instrText>
      </w:r>
      <w:r w:rsidR="00904CFB">
        <w:fldChar w:fldCharType="end"/>
      </w:r>
      <w:r w:rsidR="00A14BA0">
        <w:fldChar w:fldCharType="separate"/>
      </w:r>
      <w:r w:rsidR="00904CFB">
        <w:rPr>
          <w:noProof/>
        </w:rPr>
        <w:t>[9]</w:t>
      </w:r>
      <w:r w:rsidR="00A14BA0">
        <w:fldChar w:fldCharType="end"/>
      </w:r>
      <w:r w:rsidR="00A14BA0">
        <w:t>.</w:t>
      </w:r>
    </w:p>
    <w:p w14:paraId="4E512778" w14:textId="0DD20C7B" w:rsidR="000B3CD7" w:rsidRDefault="000B3CD7" w:rsidP="00D13C65">
      <w:pPr>
        <w:spacing w:line="360" w:lineRule="auto"/>
        <w:jc w:val="both"/>
      </w:pPr>
      <w:r>
        <w:t xml:space="preserve">The gut microbiome is an area of interest </w:t>
      </w:r>
      <w:proofErr w:type="gramStart"/>
      <w:r>
        <w:t>with regard to</w:t>
      </w:r>
      <w:proofErr w:type="gramEnd"/>
      <w:r>
        <w:t xml:space="preserve"> osteoarthritis symptoms and it is clear that alterations in gut microbiota are </w:t>
      </w:r>
      <w:r w:rsidR="007F6EB4">
        <w:t xml:space="preserve">associated </w:t>
      </w:r>
      <w:r>
        <w:t>with osteoarthritis and can alter drug metabolism and bioavailability</w:t>
      </w:r>
      <w:r w:rsidR="00EB5680">
        <w:fldChar w:fldCharType="begin">
          <w:fldData xml:space="preserve">PEVuZE5vdGU+PENpdGU+PEF1dGhvcj5CaXZlcjwvQXV0aG9yPjxZZWFyPjIwMTk8L1llYXI+PFJl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</w:fldData>
        </w:fldChar>
      </w:r>
      <w:r w:rsidR="00D864A1">
        <w:instrText xml:space="preserve"> ADDIN EN.CITE </w:instrText>
      </w:r>
      <w:r w:rsidR="00D864A1">
        <w:fldChar w:fldCharType="begin">
          <w:fldData xml:space="preserve">PEVuZE5vdGU+PENpdGU+PEF1dGhvcj5CaXZlcjwvQXV0aG9yPjxZZWFyPjIwMTk8L1llYXI+PFJl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</w:fldData>
        </w:fldChar>
      </w:r>
      <w:r w:rsidR="00D864A1">
        <w:instrText xml:space="preserve"> ADDIN EN.CITE.DATA </w:instrText>
      </w:r>
      <w:r w:rsidR="00D864A1">
        <w:fldChar w:fldCharType="end"/>
      </w:r>
      <w:r w:rsidR="00EB5680">
        <w:fldChar w:fldCharType="separate"/>
      </w:r>
      <w:r w:rsidR="00D864A1">
        <w:rPr>
          <w:noProof/>
        </w:rPr>
        <w:t>[63]</w:t>
      </w:r>
      <w:r w:rsidR="00EB5680">
        <w:fldChar w:fldCharType="end"/>
      </w:r>
      <w:r>
        <w:t>. Nutritional interventional studies support a potential contribution of the gut microbiome to osteoarthritis in both animal models and human subjects</w:t>
      </w:r>
      <w:r w:rsidR="00EB5680">
        <w:fldChar w:fldCharType="begin">
          <w:fldData xml:space="preserve">PEVuZE5vdGU+PENpdGU+PEF1dGhvcj5CaXZlcjwvQXV0aG9yPjxZZWFyPjIwMTk8L1llYXI+PFJl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</w:fldData>
        </w:fldChar>
      </w:r>
      <w:r w:rsidR="00D864A1">
        <w:instrText xml:space="preserve"> ADDIN EN.CITE </w:instrText>
      </w:r>
      <w:r w:rsidR="00D864A1">
        <w:fldChar w:fldCharType="begin">
          <w:fldData xml:space="preserve">PEVuZE5vdGU+PENpdGU+PEF1dGhvcj5CaXZlcjwvQXV0aG9yPjxZZWFyPjIwMTk8L1llYXI+PFJl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</w:fldData>
        </w:fldChar>
      </w:r>
      <w:r w:rsidR="00D864A1">
        <w:instrText xml:space="preserve"> ADDIN EN.CITE.DATA </w:instrText>
      </w:r>
      <w:r w:rsidR="00D864A1">
        <w:fldChar w:fldCharType="end"/>
      </w:r>
      <w:r w:rsidR="00EB5680">
        <w:fldChar w:fldCharType="separate"/>
      </w:r>
      <w:r w:rsidR="00D864A1">
        <w:rPr>
          <w:noProof/>
        </w:rPr>
        <w:t>[63]</w:t>
      </w:r>
      <w:r w:rsidR="00EB5680">
        <w:fldChar w:fldCharType="end"/>
      </w:r>
      <w:r w:rsidR="00EB5680">
        <w:t>.</w:t>
      </w:r>
    </w:p>
    <w:p w14:paraId="30EBA35B" w14:textId="77777777" w:rsidR="009B1ABC" w:rsidRPr="00F67B2A" w:rsidRDefault="009B1ABC" w:rsidP="009B1ABC">
      <w:pPr>
        <w:spacing w:line="360" w:lineRule="auto"/>
        <w:jc w:val="both"/>
      </w:pPr>
      <w:bookmarkStart w:id="1" w:name="_Hlk102413662"/>
      <w:r>
        <w:t>It is also worth considering and treating concurrent conditions including fibromyalgia which have a substantial prevalence in patients with osteoarthritis</w:t>
      </w:r>
      <w:r>
        <w:fldChar w:fldCharType="begin"/>
      </w:r>
      <w:r>
        <w:instrText xml:space="preserve"> ADDIN EN.CITE &lt;EndNote&gt;&lt;Cite&gt;&lt;Author&gt;Slatkowsky-Christensen&lt;/Author&gt;&lt;Year&gt;2009&lt;/Year&gt;&lt;RecNum&gt;1380&lt;/RecNum&gt;&lt;DisplayText&gt;[64]&lt;/DisplayText&gt;&lt;record&gt;&lt;rec-number&gt;1380&lt;/rec-number&gt;&lt;foreign-keys&gt;&lt;key app="EN" db-id="tfrstzzwk9psaiezzti5x2tn0vsz5p9aex5a" timestamp="1651517496"&gt;1380&lt;/key&gt;&lt;/foreign-keys&gt;&lt;ref-type name="Journal Article"&gt;17&lt;/ref-type&gt;&lt;contributors&gt;&lt;authors&gt;&lt;author&gt;Slatkowsky-Christensen, B.&lt;/author&gt;&lt;author&gt;Mowinckel, P.&lt;/author&gt;&lt;author&gt;Kvien, T. K.&lt;/author&gt;&lt;/authors&gt;&lt;/contributors&gt;&lt;titles&gt;&lt;title&gt;Health status and perception of pain: a comparative study between female patients with hand osteoarthritis and rheumatoid arthritis&lt;/title&gt;&lt;secondary-title&gt;Scandinavian Journal of Rheumatology&lt;/secondary-title&gt;&lt;/titles&gt;&lt;periodical&gt;&lt;full-title&gt;Scandinavian Journal of Rheumatology&lt;/full-title&gt;&lt;/periodical&gt;&lt;pages&gt;342-348&lt;/pages&gt;&lt;volume&gt;38&lt;/volume&gt;&lt;number&gt;5&lt;/number&gt;&lt;dates&gt;&lt;year&gt;2009&lt;/year&gt;&lt;pub-dates&gt;&lt;date&gt;2009/01/01&lt;/date&gt;&lt;/pub-dates&gt;&lt;/dates&gt;&lt;publisher&gt;Taylor &amp;amp; Francis&lt;/publisher&gt;&lt;isbn&gt;0300-9742&lt;/isbn&gt;&lt;urls&gt;&lt;related-urls&gt;&lt;url&gt;https://doi.org/10.1080/03009740902913496&lt;/url&gt;&lt;/related-urls&gt;&lt;/urls&gt;&lt;electronic-resource-num&gt;10.1080/03009740902913496&lt;/electronic-resource-num&gt;&lt;/record&gt;&lt;/Cite&gt;&lt;/EndNote&gt;</w:instrText>
      </w:r>
      <w:r>
        <w:fldChar w:fldCharType="separate"/>
      </w:r>
      <w:r>
        <w:rPr>
          <w:noProof/>
        </w:rPr>
        <w:t>[64]</w:t>
      </w:r>
      <w:r>
        <w:fldChar w:fldCharType="end"/>
      </w:r>
      <w:r>
        <w:t>.</w:t>
      </w:r>
    </w:p>
    <w:bookmarkEnd w:id="1"/>
    <w:p w14:paraId="4E357EFC" w14:textId="77777777" w:rsidR="00A72B77" w:rsidRPr="00A72660" w:rsidRDefault="00A72B77" w:rsidP="00D13C65">
      <w:pPr>
        <w:spacing w:line="360" w:lineRule="auto"/>
        <w:jc w:val="both"/>
      </w:pPr>
    </w:p>
    <w:p w14:paraId="4CAE3033" w14:textId="1FC596F5" w:rsidR="00CF40AE" w:rsidRDefault="00CF40AE" w:rsidP="00630831">
      <w:pPr>
        <w:pStyle w:val="Heading3"/>
        <w:rPr>
          <w:shd w:val="clear" w:color="auto" w:fill="FFFFFF"/>
        </w:rPr>
      </w:pPr>
      <w:r>
        <w:rPr>
          <w:shd w:val="clear" w:color="auto" w:fill="FFFFFF"/>
        </w:rPr>
        <w:t>Novel therapeutic options</w:t>
      </w:r>
    </w:p>
    <w:p w14:paraId="7A3CFD88" w14:textId="36CEEDC6" w:rsidR="00F67B2A" w:rsidRDefault="00F67B2A" w:rsidP="00D13C65">
      <w:pPr>
        <w:spacing w:line="360" w:lineRule="auto"/>
        <w:jc w:val="both"/>
      </w:pPr>
      <w:r>
        <w:t xml:space="preserve">There are </w:t>
      </w:r>
      <w:proofErr w:type="gramStart"/>
      <w:r>
        <w:t>a number of</w:t>
      </w:r>
      <w:proofErr w:type="gramEnd"/>
      <w:r>
        <w:t xml:space="preserve"> therapeutic approaches being evaluated or </w:t>
      </w:r>
      <w:r w:rsidR="00902C29">
        <w:t xml:space="preserve">developed for the treatment of hand osteoarthritis. Indeed, at the time of writing, there are 87 studies of hand osteoarthritis on clinicaltrials.gov including 15 ongoing trials </w:t>
      </w:r>
      <w:r w:rsidR="007F6EB4">
        <w:t>of</w:t>
      </w:r>
      <w:r w:rsidR="00902C29">
        <w:t xml:space="preserve"> agents such as methotrexate, colchicine and cannabinoids. </w:t>
      </w:r>
    </w:p>
    <w:p w14:paraId="73532FED" w14:textId="51198CDC" w:rsidR="00077226" w:rsidRDefault="00902C29" w:rsidP="00D13C65">
      <w:pPr>
        <w:spacing w:line="360" w:lineRule="auto"/>
        <w:jc w:val="both"/>
      </w:pPr>
      <w:r>
        <w:t xml:space="preserve">A total of 16 non-pharmacological interventions have been trialled including exercise, orthoses, education, mud packs and transcutaneous auricular </w:t>
      </w:r>
      <w:proofErr w:type="spellStart"/>
      <w:r>
        <w:t>vagus</w:t>
      </w:r>
      <w:proofErr w:type="spellEnd"/>
      <w:r>
        <w:t xml:space="preserve"> nerve stimulation. </w:t>
      </w:r>
      <w:r w:rsidR="005F69CE">
        <w:t>Studied p</w:t>
      </w:r>
      <w:r>
        <w:t xml:space="preserve">harmacological agents included topical therapies, SYSADOAs, </w:t>
      </w:r>
      <w:r w:rsidR="00106C56">
        <w:t>c</w:t>
      </w:r>
      <w:r w:rsidR="00106C56" w:rsidRPr="00106C56">
        <w:t>annabidiol</w:t>
      </w:r>
      <w:r w:rsidR="00106C56">
        <w:t xml:space="preserve">, </w:t>
      </w:r>
      <w:r>
        <w:t xml:space="preserve">pregabalin, </w:t>
      </w:r>
      <w:proofErr w:type="spellStart"/>
      <w:r>
        <w:t>apremilast</w:t>
      </w:r>
      <w:proofErr w:type="spellEnd"/>
      <w:r>
        <w:t xml:space="preserve"> and biologic agents including denosumab, tocilizumab and adalimumab. </w:t>
      </w:r>
    </w:p>
    <w:p w14:paraId="7341EA98" w14:textId="4238131E" w:rsidR="002B3F9B" w:rsidRDefault="002B3F9B" w:rsidP="00D13C65">
      <w:pPr>
        <w:spacing w:line="360" w:lineRule="auto"/>
        <w:jc w:val="both"/>
      </w:pPr>
      <w:r>
        <w:t>Trials of biologic agents have shown no significant benefit to date</w:t>
      </w:r>
      <w:r w:rsidR="00077226">
        <w:t xml:space="preserve">, including; </w:t>
      </w:r>
      <w:proofErr w:type="spellStart"/>
      <w:r w:rsidR="00CC1AC7">
        <w:t>l</w:t>
      </w:r>
      <w:r w:rsidR="00077226">
        <w:t>utikizumab</w:t>
      </w:r>
      <w:proofErr w:type="spellEnd"/>
      <w:r w:rsidR="00CC1AC7">
        <w:fldChar w:fldCharType="begin">
          <w:fldData xml:space="preserve">PEVuZE5vdGU+PENpdGU+PEF1dGhvcj5LbG9wcGVuYnVyZzwvQXV0aG9yPjxZZWFyPjIwMTk8L1ll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</w:fldData>
        </w:fldChar>
      </w:r>
      <w:r w:rsidR="009B1ABC">
        <w:instrText xml:space="preserve"> ADDIN EN.CITE </w:instrText>
      </w:r>
      <w:r w:rsidR="009B1ABC">
        <w:fldChar w:fldCharType="begin">
          <w:fldData xml:space="preserve">PEVuZE5vdGU+PENpdGU+PEF1dGhvcj5LbG9wcGVuYnVyZzwvQXV0aG9yPjxZZWFyPjIwMTk8L1ll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</w:fldData>
        </w:fldChar>
      </w:r>
      <w:r w:rsidR="009B1ABC">
        <w:instrText xml:space="preserve"> ADDIN EN.CITE.DATA </w:instrText>
      </w:r>
      <w:r w:rsidR="009B1ABC">
        <w:fldChar w:fldCharType="end"/>
      </w:r>
      <w:r w:rsidR="00CC1AC7">
        <w:fldChar w:fldCharType="separate"/>
      </w:r>
      <w:r w:rsidR="009B1ABC">
        <w:rPr>
          <w:noProof/>
        </w:rPr>
        <w:t>[65]</w:t>
      </w:r>
      <w:r w:rsidR="00CC1AC7">
        <w:fldChar w:fldCharType="end"/>
      </w:r>
      <w:r w:rsidR="00077226">
        <w:t>, etanercept</w:t>
      </w:r>
      <w:r w:rsidR="00CC1AC7">
        <w:fldChar w:fldCharType="begin">
          <w:fldData xml:space="preserve">PEVuZE5vdGU+PENpdGU+PEF1dGhvcj5LbG9wcGVuYnVyZzwvQXV0aG9yPjxZZWFyPjIwMTg8L1ll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</w:fldData>
        </w:fldChar>
      </w:r>
      <w:r w:rsidR="009B1ABC">
        <w:instrText xml:space="preserve"> ADDIN EN.CITE </w:instrText>
      </w:r>
      <w:r w:rsidR="009B1ABC">
        <w:fldChar w:fldCharType="begin">
          <w:fldData xml:space="preserve">PEVuZE5vdGU+PENpdGU+PEF1dGhvcj5LbG9wcGVuYnVyZzwvQXV0aG9yPjxZZWFyPjIwMTg8L1ll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</w:fldData>
        </w:fldChar>
      </w:r>
      <w:r w:rsidR="009B1ABC">
        <w:instrText xml:space="preserve"> ADDIN EN.CITE.DATA </w:instrText>
      </w:r>
      <w:r w:rsidR="009B1ABC">
        <w:fldChar w:fldCharType="end"/>
      </w:r>
      <w:r w:rsidR="00CC1AC7">
        <w:fldChar w:fldCharType="separate"/>
      </w:r>
      <w:r w:rsidR="009B1ABC">
        <w:rPr>
          <w:noProof/>
        </w:rPr>
        <w:t>[66]</w:t>
      </w:r>
      <w:r w:rsidR="00CC1AC7">
        <w:fldChar w:fldCharType="end"/>
      </w:r>
      <w:r w:rsidR="00077226">
        <w:t xml:space="preserve">, </w:t>
      </w:r>
      <w:proofErr w:type="spellStart"/>
      <w:r w:rsidR="00077226">
        <w:t>otilimab</w:t>
      </w:r>
      <w:proofErr w:type="spellEnd"/>
      <w:r w:rsidR="00CC1AC7">
        <w:fldChar w:fldCharType="begin"/>
      </w:r>
      <w:r w:rsidR="009B1ABC">
        <w:instrText xml:space="preserve"> ADDIN EN.CITE &lt;EndNote&gt;&lt;Cite&gt;&lt;Author&gt;Schett&lt;/Author&gt;&lt;Year&gt;2020&lt;/Year&gt;&lt;RecNum&gt;1276&lt;/RecNum&gt;&lt;DisplayText&gt;[67]&lt;/DisplayText&gt;&lt;record&gt;&lt;rec-number&gt;1276&lt;/rec-number&gt;&lt;foreign-keys&gt;&lt;key app="EN" db-id="tfrstzzwk9psaiezzti5x2tn0vsz5p9aex5a" timestamp="1642609351"&gt;1276&lt;/key&gt;&lt;/foreign-keys&gt;&lt;ref-type name="Journal Article"&gt;17&lt;/ref-type&gt;&lt;contributors&gt;&lt;authors&gt;&lt;author&gt;Schett, Georg&lt;/author&gt;&lt;author&gt;Bainbridge, Chris&lt;/author&gt;&lt;author&gt;Berkowitz, Mario&lt;/author&gt;&lt;author&gt;Davy, Katherine&lt;/author&gt;&lt;author&gt;Fernandes, Sofia&lt;/author&gt;&lt;author&gt;Griep, Eduard&lt;/author&gt;&lt;author&gt;Harrison, Stephen&lt;/author&gt;&lt;author&gt;Gupta, Anubha&lt;/author&gt;&lt;author&gt;Lloyd-Hughes, James&lt;/author&gt;&lt;author&gt;Roberts, Alexandra&lt;/author&gt;&lt;author&gt;Layton, Mark&lt;/author&gt;&lt;author&gt;Nowak, Nonna Anna&lt;/author&gt;&lt;author&gt;Patel, Jatin&lt;/author&gt;&lt;author&gt;Rech, Jürgen&lt;/author&gt;&lt;author&gt;Smith, Julia E.&lt;/author&gt;&lt;author&gt;Watts, Sarah&lt;/author&gt;&lt;author&gt;Tak, Paul P.&lt;/author&gt;&lt;/authors&gt;&lt;/contributors&gt;&lt;titles&gt;&lt;title&gt;Anti-granulocyte-macrophage colony-stimulating factor antibody otilimab in patients with hand osteoarthritis: a phase 2a randomised trial&lt;/title&gt;&lt;secondary-title&gt;The Lancet Rheumatology&lt;/secondary-title&gt;&lt;/titles&gt;&lt;periodical&gt;&lt;full-title&gt;The Lancet Rheumatology&lt;/full-title&gt;&lt;/periodical&gt;&lt;pages&gt;e623-e632&lt;/pages&gt;&lt;volume&gt;2&lt;/volume&gt;&lt;number&gt;10&lt;/number&gt;&lt;dates&gt;&lt;year&gt;2020&lt;/year&gt;&lt;/dates&gt;&lt;publisher&gt;Elsevier&lt;/publisher&gt;&lt;isbn&gt;2665-9913&lt;/isbn&gt;&lt;urls&gt;&lt;related-urls&gt;&lt;url&gt;https://doi.org/10.1016/S2665-9913(20)30171-5&lt;/url&gt;&lt;/related-urls&gt;&lt;/urls&gt;&lt;electronic-resource-num&gt;10.1016/S2665-9913(20)30171-5&lt;/electronic-resource-num&gt;&lt;access-date&gt;2022/01/19&lt;/access-date&gt;&lt;/record&gt;&lt;/Cite&gt;&lt;/EndNote&gt;</w:instrText>
      </w:r>
      <w:r w:rsidR="00CC1AC7">
        <w:fldChar w:fldCharType="separate"/>
      </w:r>
      <w:r w:rsidR="009B1ABC">
        <w:rPr>
          <w:noProof/>
        </w:rPr>
        <w:t>[67]</w:t>
      </w:r>
      <w:r w:rsidR="00CC1AC7">
        <w:fldChar w:fldCharType="end"/>
      </w:r>
      <w:r w:rsidR="00077226">
        <w:t>, adalimumab</w:t>
      </w:r>
      <w:r w:rsidR="00CC1AC7">
        <w:fldChar w:fldCharType="begin">
          <w:fldData xml:space="preserve">PEVuZE5vdGU+PENpdGU+PEF1dGhvcj5BaXRrZW48L0F1dGhvcj48WWVhcj4yMDE4PC9ZZWFyPjxS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==
</w:fldData>
        </w:fldChar>
      </w:r>
      <w:r w:rsidR="009B1ABC">
        <w:instrText xml:space="preserve"> ADDIN EN.CITE </w:instrText>
      </w:r>
      <w:r w:rsidR="009B1ABC">
        <w:fldChar w:fldCharType="begin">
          <w:fldData xml:space="preserve">PEVuZE5vdGU+PENpdGU+PEF1dGhvcj5BaXRrZW48L0F1dGhvcj48WWVhcj4yMDE4PC9ZZWFyPjxS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==
</w:fldData>
        </w:fldChar>
      </w:r>
      <w:r w:rsidR="009B1ABC">
        <w:instrText xml:space="preserve"> ADDIN EN.CITE.DATA </w:instrText>
      </w:r>
      <w:r w:rsidR="009B1ABC">
        <w:fldChar w:fldCharType="end"/>
      </w:r>
      <w:r w:rsidR="00CC1AC7">
        <w:fldChar w:fldCharType="separate"/>
      </w:r>
      <w:r w:rsidR="009B1ABC">
        <w:rPr>
          <w:noProof/>
        </w:rPr>
        <w:t>[68, 69]</w:t>
      </w:r>
      <w:r w:rsidR="00CC1AC7">
        <w:fldChar w:fldCharType="end"/>
      </w:r>
      <w:r w:rsidR="00077226">
        <w:t>, tocilizumab</w:t>
      </w:r>
      <w:r w:rsidR="00CC1AC7">
        <w:fldChar w:fldCharType="begin">
          <w:fldData xml:space="preserve">PEVuZE5vdGU+PENpdGU+PEF1dGhvcj5SaWNoZXR0ZTwvQXV0aG9yPjxZZWFyPjIwMjA8L1llYXI+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</w:fldData>
        </w:fldChar>
      </w:r>
      <w:r w:rsidR="009B1ABC">
        <w:instrText xml:space="preserve"> ADDIN EN.CITE </w:instrText>
      </w:r>
      <w:r w:rsidR="009B1ABC">
        <w:fldChar w:fldCharType="begin">
          <w:fldData xml:space="preserve">PEVuZE5vdGU+PENpdGU+PEF1dGhvcj5SaWNoZXR0ZTwvQXV0aG9yPjxZZWFyPjIwMjA8L1llYXI+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</w:fldData>
        </w:fldChar>
      </w:r>
      <w:r w:rsidR="009B1ABC">
        <w:instrText xml:space="preserve"> ADDIN EN.CITE.DATA </w:instrText>
      </w:r>
      <w:r w:rsidR="009B1ABC">
        <w:fldChar w:fldCharType="end"/>
      </w:r>
      <w:r w:rsidR="00CC1AC7">
        <w:fldChar w:fldCharType="separate"/>
      </w:r>
      <w:r w:rsidR="009B1ABC">
        <w:rPr>
          <w:noProof/>
        </w:rPr>
        <w:t>[70]</w:t>
      </w:r>
      <w:r w:rsidR="00CC1AC7">
        <w:fldChar w:fldCharType="end"/>
      </w:r>
      <w:r w:rsidR="00077226">
        <w:t xml:space="preserve">. </w:t>
      </w:r>
      <w:r>
        <w:t xml:space="preserve">Benefit is yet to be demonstrated </w:t>
      </w:r>
      <w:r>
        <w:lastRenderedPageBreak/>
        <w:t xml:space="preserve">for hydroxychloroquine </w:t>
      </w:r>
      <w:r w:rsidR="00CC1AC7">
        <w:fldChar w:fldCharType="begin">
          <w:fldData xml:space="preserve">PEVuZE5vdGU+PENpdGU+PEF1dGhvcj5LZWRvcjwvQXV0aG9yPjxZZWFyPjIwMjE8L1llYXI+PFJl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</w:fldData>
        </w:fldChar>
      </w:r>
      <w:r w:rsidR="009B1ABC">
        <w:instrText xml:space="preserve"> ADDIN EN.CITE </w:instrText>
      </w:r>
      <w:r w:rsidR="009B1ABC">
        <w:fldChar w:fldCharType="begin">
          <w:fldData xml:space="preserve">PEVuZE5vdGU+PENpdGU+PEF1dGhvcj5LZWRvcjwvQXV0aG9yPjxZZWFyPjIwMjE8L1llYXI+PFJl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</w:fldData>
        </w:fldChar>
      </w:r>
      <w:r w:rsidR="009B1ABC">
        <w:instrText xml:space="preserve"> ADDIN EN.CITE.DATA </w:instrText>
      </w:r>
      <w:r w:rsidR="009B1ABC">
        <w:fldChar w:fldCharType="end"/>
      </w:r>
      <w:r w:rsidR="00CC1AC7">
        <w:fldChar w:fldCharType="separate"/>
      </w:r>
      <w:r w:rsidR="009B1ABC">
        <w:rPr>
          <w:noProof/>
        </w:rPr>
        <w:t>[71-73]</w:t>
      </w:r>
      <w:r w:rsidR="00CC1AC7">
        <w:fldChar w:fldCharType="end"/>
      </w:r>
      <w:r w:rsidR="00A72660">
        <w:t>, colchicine</w:t>
      </w:r>
      <w:r w:rsidR="00CC1AC7">
        <w:fldChar w:fldCharType="begin">
          <w:fldData xml:space="preserve">PEVuZE5vdGU+PENpdGU+PEF1dGhvcj5EYXZpczwvQXV0aG9yPjxZZWFyPjIwMjE8L1llYXI+PFJl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==
</w:fldData>
        </w:fldChar>
      </w:r>
      <w:r w:rsidR="009B1ABC">
        <w:instrText xml:space="preserve"> ADDIN EN.CITE </w:instrText>
      </w:r>
      <w:r w:rsidR="009B1ABC">
        <w:fldChar w:fldCharType="begin">
          <w:fldData xml:space="preserve">PEVuZE5vdGU+PENpdGU+PEF1dGhvcj5EYXZpczwvQXV0aG9yPjxZZWFyPjIwMjE8L1llYXI+PFJl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==
</w:fldData>
        </w:fldChar>
      </w:r>
      <w:r w:rsidR="009B1ABC">
        <w:instrText xml:space="preserve"> ADDIN EN.CITE.DATA </w:instrText>
      </w:r>
      <w:r w:rsidR="009B1ABC">
        <w:fldChar w:fldCharType="end"/>
      </w:r>
      <w:r w:rsidR="00CC1AC7">
        <w:fldChar w:fldCharType="separate"/>
      </w:r>
      <w:r w:rsidR="009B1ABC">
        <w:rPr>
          <w:noProof/>
        </w:rPr>
        <w:t>[74]</w:t>
      </w:r>
      <w:r w:rsidR="00CC1AC7">
        <w:fldChar w:fldCharType="end"/>
      </w:r>
      <w:r w:rsidR="00A72660">
        <w:t xml:space="preserve"> </w:t>
      </w:r>
      <w:r>
        <w:t>or</w:t>
      </w:r>
      <w:r w:rsidR="00A72660">
        <w:t xml:space="preserve"> methotrexate</w:t>
      </w:r>
      <w:r w:rsidR="00890AB8">
        <w:fldChar w:fldCharType="begin">
          <w:fldData xml:space="preserve">PEVuZE5vdGU+PENpdGU+PEF1dGhvcj5GZXJyZXJvPC9BdXRob3I+PFllYXI+MjAyMTwvWWVhcj48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</w:fldData>
        </w:fldChar>
      </w:r>
      <w:r w:rsidR="009B1ABC">
        <w:instrText xml:space="preserve"> ADDIN EN.CITE </w:instrText>
      </w:r>
      <w:r w:rsidR="009B1ABC">
        <w:fldChar w:fldCharType="begin">
          <w:fldData xml:space="preserve">PEVuZE5vdGU+PENpdGU+PEF1dGhvcj5GZXJyZXJvPC9BdXRob3I+PFllYXI+MjAyMTwvWWVhcj48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</w:fldData>
        </w:fldChar>
      </w:r>
      <w:r w:rsidR="009B1ABC">
        <w:instrText xml:space="preserve"> ADDIN EN.CITE.DATA </w:instrText>
      </w:r>
      <w:r w:rsidR="009B1ABC">
        <w:fldChar w:fldCharType="end"/>
      </w:r>
      <w:r w:rsidR="00890AB8">
        <w:fldChar w:fldCharType="separate"/>
      </w:r>
      <w:r w:rsidR="009B1ABC">
        <w:rPr>
          <w:noProof/>
        </w:rPr>
        <w:t>[75]</w:t>
      </w:r>
      <w:r w:rsidR="00890AB8">
        <w:fldChar w:fldCharType="end"/>
      </w:r>
      <w:r w:rsidR="00F32F41">
        <w:t xml:space="preserve"> and </w:t>
      </w:r>
      <w:r w:rsidR="005F69CE" w:rsidRPr="005F69CE">
        <w:t>the recent published trials do not advocate in favour of the use of these drugs</w:t>
      </w:r>
      <w:r w:rsidR="005F69CE">
        <w:t>.</w:t>
      </w:r>
    </w:p>
    <w:p w14:paraId="0F520479" w14:textId="6B71621D" w:rsidR="001B0D81" w:rsidRDefault="001B0D81" w:rsidP="00D13C65">
      <w:pPr>
        <w:spacing w:line="360" w:lineRule="auto"/>
        <w:jc w:val="both"/>
      </w:pPr>
      <w:r>
        <w:t>Oral steroid does appear to provide some benefit</w:t>
      </w:r>
      <w:r w:rsidR="009F03BC">
        <w:t xml:space="preserve"> for flares of hand osteoarthritis</w:t>
      </w:r>
      <w:r>
        <w:t xml:space="preserve">, as observed in the </w:t>
      </w:r>
      <w:r w:rsidRPr="001B0D81">
        <w:t xml:space="preserve">Hand Osteoarthritis Prednisolone Efficacy </w:t>
      </w:r>
      <w:r>
        <w:t>(HOPE) trial</w:t>
      </w:r>
      <w:r w:rsidR="00890AB8">
        <w:fldChar w:fldCharType="begin">
          <w:fldData xml:space="preserve">PEVuZE5vdGU+PENpdGU+PEF1dGhvcj5Lcm9vbjwvQXV0aG9yPjxZZWFyPjIwMTk8L1llYXI+PFJl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</w:fldData>
        </w:fldChar>
      </w:r>
      <w:r w:rsidR="009B1ABC">
        <w:instrText xml:space="preserve"> ADDIN EN.CITE </w:instrText>
      </w:r>
      <w:r w:rsidR="009B1ABC">
        <w:fldChar w:fldCharType="begin">
          <w:fldData xml:space="preserve">PEVuZE5vdGU+PENpdGU+PEF1dGhvcj5Lcm9vbjwvQXV0aG9yPjxZZWFyPjIwMTk8L1llYXI+PFJl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</w:fldData>
        </w:fldChar>
      </w:r>
      <w:r w:rsidR="009B1ABC">
        <w:instrText xml:space="preserve"> ADDIN EN.CITE.DATA </w:instrText>
      </w:r>
      <w:r w:rsidR="009B1ABC">
        <w:fldChar w:fldCharType="end"/>
      </w:r>
      <w:r w:rsidR="00890AB8">
        <w:fldChar w:fldCharType="separate"/>
      </w:r>
      <w:r w:rsidR="009B1ABC">
        <w:rPr>
          <w:noProof/>
        </w:rPr>
        <w:t>[76]</w:t>
      </w:r>
      <w:r w:rsidR="00890AB8">
        <w:fldChar w:fldCharType="end"/>
      </w:r>
      <w:r>
        <w:t xml:space="preserve">. This was a double-blind, placebo-controlled trial of 10mg oral prednisolone across two sites in the Netherlands, focused on hand osteoarthritis patients with evidence of active inflammation at the interphalangeal joints. Six weeks of prednisolone (with a 2-week tapering period) </w:t>
      </w:r>
      <w:r w:rsidR="006C62A9">
        <w:t xml:space="preserve">led to </w:t>
      </w:r>
      <w:r>
        <w:t xml:space="preserve">a reduction in finger pain visual analogue score </w:t>
      </w:r>
      <w:r w:rsidRPr="001B0D81">
        <w:t>with a mean between-group difference (</w:t>
      </w:r>
      <w:r w:rsidR="00F32F41">
        <w:t>for</w:t>
      </w:r>
      <w:r w:rsidRPr="001B0D81">
        <w:t xml:space="preserve"> prednisolone vs placebo) of </w:t>
      </w:r>
      <w:r w:rsidR="00EB020C">
        <w:t>-</w:t>
      </w:r>
      <w:r w:rsidRPr="001B0D81">
        <w:t>16</w:t>
      </w:r>
      <w:r w:rsidR="00535DE4">
        <w:t>.</w:t>
      </w:r>
      <w:r w:rsidRPr="001B0D81">
        <w:t>5 (</w:t>
      </w:r>
      <w:r w:rsidR="00106C56">
        <w:t xml:space="preserve">95% CI </w:t>
      </w:r>
      <w:r w:rsidR="00EB020C">
        <w:t>-</w:t>
      </w:r>
      <w:r w:rsidRPr="001B0D81">
        <w:t>26</w:t>
      </w:r>
      <w:r w:rsidR="00535DE4">
        <w:t>.</w:t>
      </w:r>
      <w:r w:rsidRPr="001B0D81">
        <w:t>1</w:t>
      </w:r>
      <w:r w:rsidR="00890AB8">
        <w:t>,</w:t>
      </w:r>
      <w:r w:rsidRPr="001B0D81">
        <w:t>−6</w:t>
      </w:r>
      <w:r w:rsidR="00535DE4">
        <w:t>.</w:t>
      </w:r>
      <w:r w:rsidRPr="001B0D81">
        <w:t>9</w:t>
      </w:r>
      <w:r w:rsidR="00EB020C">
        <w:t>,</w:t>
      </w:r>
      <w:r w:rsidRPr="001B0D81">
        <w:t xml:space="preserve"> p=0</w:t>
      </w:r>
      <w:r w:rsidR="00535DE4">
        <w:t>.</w:t>
      </w:r>
      <w:r w:rsidRPr="001B0D81">
        <w:t>0007)</w:t>
      </w:r>
      <w:r w:rsidR="00EB020C">
        <w:t xml:space="preserve"> (in favour of prednisolone) </w:t>
      </w:r>
      <w:r w:rsidR="009F03BC">
        <w:t xml:space="preserve">observed, </w:t>
      </w:r>
      <w:r w:rsidR="00EB020C">
        <w:t xml:space="preserve">suggesting a role for </w:t>
      </w:r>
      <w:r w:rsidR="009F03BC">
        <w:t xml:space="preserve">a short course of </w:t>
      </w:r>
      <w:r w:rsidR="00EB020C">
        <w:t>oral prednisolone in treatment of osteoarthritis flares.</w:t>
      </w:r>
    </w:p>
    <w:p w14:paraId="48366E6B" w14:textId="064FE6E2" w:rsidR="00EB020C" w:rsidRPr="00F67B2A" w:rsidRDefault="00A72660" w:rsidP="00D13C65">
      <w:pPr>
        <w:spacing w:line="360" w:lineRule="auto"/>
        <w:jc w:val="both"/>
      </w:pPr>
      <w:r>
        <w:t>GCSB-5</w:t>
      </w:r>
      <w:r w:rsidR="007F6EB4">
        <w:t>,</w:t>
      </w:r>
      <w:r>
        <w:t xml:space="preserve"> </w:t>
      </w:r>
      <w:r w:rsidR="006C62A9">
        <w:t xml:space="preserve">a </w:t>
      </w:r>
      <w:r>
        <w:t>mixture of 6 herbal extracts</w:t>
      </w:r>
      <w:r w:rsidR="007F6EB4">
        <w:t>, has shown promise in a Korean study</w:t>
      </w:r>
      <w:r>
        <w:t xml:space="preserve"> which demonstrated some symptomatic benefit in hand osteoarthritis at 4 weeks (sustained to 16 weeks) with a reduction of AUSCAN pain score greater than that seen with placebo (</w:t>
      </w:r>
      <w:r w:rsidRPr="00A72660">
        <w:t xml:space="preserve">-9.0 </w:t>
      </w:r>
      <w:r>
        <w:t>(</w:t>
      </w:r>
      <w:r w:rsidR="00535DE4">
        <w:t>95% CI</w:t>
      </w:r>
      <w:r w:rsidR="00106C56">
        <w:t xml:space="preserve"> </w:t>
      </w:r>
      <w:r w:rsidRPr="00A72660">
        <w:t>-23.8</w:t>
      </w:r>
      <w:r>
        <w:t xml:space="preserve">, </w:t>
      </w:r>
      <w:r w:rsidRPr="00A72660">
        <w:t>-0.4</w:t>
      </w:r>
      <w:r>
        <w:t>)</w:t>
      </w:r>
      <w:r w:rsidRPr="00A72660">
        <w:t xml:space="preserve"> vs -2.2 </w:t>
      </w:r>
      <w:r>
        <w:t>(</w:t>
      </w:r>
      <w:r w:rsidR="00535DE4">
        <w:t>95% CI</w:t>
      </w:r>
      <w:r w:rsidR="00106C56">
        <w:t xml:space="preserve"> </w:t>
      </w:r>
      <w:r w:rsidRPr="00A72660">
        <w:t>-16.7</w:t>
      </w:r>
      <w:r>
        <w:t xml:space="preserve">, </w:t>
      </w:r>
      <w:r w:rsidRPr="00A72660">
        <w:t>6.0</w:t>
      </w:r>
      <w:r>
        <w:t>),</w:t>
      </w:r>
      <w:r w:rsidRPr="00A72660">
        <w:t xml:space="preserve"> </w:t>
      </w:r>
      <w:r>
        <w:t>p</w:t>
      </w:r>
      <w:r w:rsidRPr="00A72660">
        <w:t>=0.01)</w:t>
      </w:r>
      <w:r w:rsidR="00890AB8">
        <w:fldChar w:fldCharType="begin">
          <w:fldData xml:space="preserve">PEVuZE5vdGU+PENpdGU+PEF1dGhvcj5QYXJrPC9BdXRob3I+PFllYXI+MjAxNjwvWWVhcj48UmVj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</w:fldData>
        </w:fldChar>
      </w:r>
      <w:r w:rsidR="009B1ABC">
        <w:instrText xml:space="preserve"> ADDIN EN.CITE </w:instrText>
      </w:r>
      <w:r w:rsidR="009B1ABC">
        <w:fldChar w:fldCharType="begin">
          <w:fldData xml:space="preserve">PEVuZE5vdGU+PENpdGU+PEF1dGhvcj5QYXJrPC9BdXRob3I+PFllYXI+MjAxNjwvWWVhcj48UmVj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</w:fldData>
        </w:fldChar>
      </w:r>
      <w:r w:rsidR="009B1ABC">
        <w:instrText xml:space="preserve"> ADDIN EN.CITE.DATA </w:instrText>
      </w:r>
      <w:r w:rsidR="009B1ABC">
        <w:fldChar w:fldCharType="end"/>
      </w:r>
      <w:r w:rsidR="00890AB8">
        <w:fldChar w:fldCharType="separate"/>
      </w:r>
      <w:r w:rsidR="009B1ABC">
        <w:rPr>
          <w:noProof/>
        </w:rPr>
        <w:t>[77]</w:t>
      </w:r>
      <w:r w:rsidR="00890AB8">
        <w:fldChar w:fldCharType="end"/>
      </w:r>
      <w:r>
        <w:t>.</w:t>
      </w:r>
      <w:r w:rsidR="00141C33">
        <w:t xml:space="preserve"> There is a relative paucity of literature relating to the potential benefits of alternative therapies (including ginger, curcumin, protein-rich plasma) for osteoarthritis</w:t>
      </w:r>
      <w:r w:rsidR="00C17EA6">
        <w:t xml:space="preserve"> and further </w:t>
      </w:r>
      <w:proofErr w:type="gramStart"/>
      <w:r w:rsidR="00C17EA6">
        <w:t>high quality</w:t>
      </w:r>
      <w:proofErr w:type="gramEnd"/>
      <w:r w:rsidR="00C17EA6">
        <w:t xml:space="preserve"> research is required</w:t>
      </w:r>
      <w:r w:rsidR="00C17EA6">
        <w:fldChar w:fldCharType="begin">
          <w:fldData xml:space="preserve">PEVuZE5vdGU+PENpdGU+PEF1dGhvcj5GdWdnbGU8L0F1dGhvcj48WWVhcj4yMDIwPC9ZZWFyPjxS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</w:fldData>
        </w:fldChar>
      </w:r>
      <w:r w:rsidR="009B1ABC">
        <w:instrText xml:space="preserve"> ADDIN EN.CITE </w:instrText>
      </w:r>
      <w:r w:rsidR="009B1ABC">
        <w:fldChar w:fldCharType="begin">
          <w:fldData xml:space="preserve">PEVuZE5vdGU+PENpdGU+PEF1dGhvcj5GdWdnbGU8L0F1dGhvcj48WWVhcj4yMDIwPC9ZZWFyPjxS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</w:fldData>
        </w:fldChar>
      </w:r>
      <w:r w:rsidR="009B1ABC">
        <w:instrText xml:space="preserve"> ADDIN EN.CITE.DATA </w:instrText>
      </w:r>
      <w:r w:rsidR="009B1ABC">
        <w:fldChar w:fldCharType="end"/>
      </w:r>
      <w:r w:rsidR="00C17EA6">
        <w:fldChar w:fldCharType="separate"/>
      </w:r>
      <w:r w:rsidR="009B1ABC">
        <w:rPr>
          <w:noProof/>
        </w:rPr>
        <w:t>[78]</w:t>
      </w:r>
      <w:r w:rsidR="00C17EA6">
        <w:fldChar w:fldCharType="end"/>
      </w:r>
      <w:r w:rsidR="00C17EA6">
        <w:t>.</w:t>
      </w:r>
    </w:p>
    <w:p w14:paraId="237B2DCD" w14:textId="20E0B72B" w:rsidR="00CF40AE" w:rsidRDefault="00CF40AE" w:rsidP="00D13C65">
      <w:pPr>
        <w:pStyle w:val="Heading2"/>
        <w:spacing w:line="360" w:lineRule="auto"/>
        <w:jc w:val="both"/>
        <w:rPr>
          <w:shd w:val="clear" w:color="auto" w:fill="FFFFFF"/>
        </w:rPr>
      </w:pPr>
      <w:r>
        <w:rPr>
          <w:shd w:val="clear" w:color="auto" w:fill="FFFFFF"/>
        </w:rPr>
        <w:t>Conclusion</w:t>
      </w:r>
    </w:p>
    <w:p w14:paraId="6F74FB04" w14:textId="533C29E1" w:rsidR="00B64995" w:rsidRDefault="000B3CD7" w:rsidP="00D13C65">
      <w:pPr>
        <w:spacing w:line="360" w:lineRule="auto"/>
        <w:jc w:val="both"/>
      </w:pPr>
      <w:r>
        <w:t xml:space="preserve">Hand osteoarthritis </w:t>
      </w:r>
      <w:r w:rsidR="00CA3341">
        <w:t xml:space="preserve">is a distinct disease rather than simply a </w:t>
      </w:r>
      <w:r w:rsidR="003F0C0F">
        <w:t>sequela of aging</w:t>
      </w:r>
      <w:r w:rsidR="000D7733">
        <w:t xml:space="preserve"> which requires multimodal management in the form of non-pharmacological and pharmacological approaches</w:t>
      </w:r>
      <w:r>
        <w:t xml:space="preserve">. </w:t>
      </w:r>
      <w:r w:rsidR="00B64995">
        <w:t xml:space="preserve">Through </w:t>
      </w:r>
      <w:r w:rsidR="00B64995" w:rsidRPr="00A46D40">
        <w:t xml:space="preserve">the </w:t>
      </w:r>
      <w:r w:rsidR="005F69CE">
        <w:t>review and analysis</w:t>
      </w:r>
      <w:r w:rsidR="00A46D40">
        <w:t xml:space="preserve"> </w:t>
      </w:r>
      <w:r w:rsidR="00B64995" w:rsidRPr="00A46D40">
        <w:t>of this</w:t>
      </w:r>
      <w:r w:rsidR="00B64995">
        <w:t xml:space="preserve"> </w:t>
      </w:r>
      <w:r w:rsidR="002B3F9B">
        <w:t xml:space="preserve">ESCEO </w:t>
      </w:r>
      <w:r w:rsidR="00B64995">
        <w:t xml:space="preserve">working group </w:t>
      </w:r>
      <w:proofErr w:type="gramStart"/>
      <w:r w:rsidR="00B64995">
        <w:t>it is clear that the</w:t>
      </w:r>
      <w:proofErr w:type="gramEnd"/>
      <w:r w:rsidR="00B64995">
        <w:t xml:space="preserve"> ACR/AF 2019 guidelines for hand osteoarthritis followed a robust methodology and </w:t>
      </w:r>
      <w:r w:rsidR="00EB3F86">
        <w:t>ar</w:t>
      </w:r>
      <w:r w:rsidR="000D7733">
        <w:t>e</w:t>
      </w:r>
      <w:r w:rsidR="00EB3F86">
        <w:t xml:space="preserve"> </w:t>
      </w:r>
      <w:r w:rsidR="001D76E7">
        <w:t xml:space="preserve">formally </w:t>
      </w:r>
      <w:r w:rsidR="00EB3F86">
        <w:t>endorsed</w:t>
      </w:r>
      <w:r w:rsidR="000D7733">
        <w:t xml:space="preserve"> by ESCEO</w:t>
      </w:r>
      <w:r w:rsidR="00EB3F86">
        <w:t xml:space="preserve"> for usage </w:t>
      </w:r>
      <w:r w:rsidR="000D7733">
        <w:t>for the management of European patients.</w:t>
      </w:r>
    </w:p>
    <w:p w14:paraId="7C06A636" w14:textId="43495683" w:rsidR="00916B41" w:rsidRDefault="000D7733" w:rsidP="00B267E3">
      <w:pPr>
        <w:spacing w:line="360" w:lineRule="auto"/>
        <w:jc w:val="both"/>
      </w:pPr>
      <w:r w:rsidRPr="000D7733">
        <w:t>ESCEO agrees that</w:t>
      </w:r>
      <w:r>
        <w:t>,</w:t>
      </w:r>
      <w:r w:rsidRPr="000D7733">
        <w:t xml:space="preserve"> within the SYSADOAs family, </w:t>
      </w:r>
      <w:r>
        <w:t>c</w:t>
      </w:r>
      <w:r w:rsidRPr="000D7733">
        <w:t xml:space="preserve">hondroitin </w:t>
      </w:r>
      <w:r>
        <w:t>s</w:t>
      </w:r>
      <w:r w:rsidRPr="000D7733">
        <w:t>ul</w:t>
      </w:r>
      <w:r>
        <w:t>ph</w:t>
      </w:r>
      <w:r w:rsidRPr="000D7733">
        <w:t xml:space="preserve">ate is the only </w:t>
      </w:r>
      <w:r>
        <w:t>agent</w:t>
      </w:r>
      <w:r w:rsidRPr="000D7733">
        <w:t xml:space="preserve"> which has successfully demonstrated efficacy </w:t>
      </w:r>
      <w:r w:rsidR="005F69CE">
        <w:t>for</w:t>
      </w:r>
      <w:r w:rsidRPr="000D7733">
        <w:t xml:space="preserve"> pain and function </w:t>
      </w:r>
      <w:r>
        <w:t>(in this particular indication)</w:t>
      </w:r>
      <w:r w:rsidRPr="000D7733">
        <w:t xml:space="preserve">. This </w:t>
      </w:r>
      <w:r w:rsidR="006C62A9">
        <w:t>evidence</w:t>
      </w:r>
      <w:r w:rsidRPr="000D7733">
        <w:t xml:space="preserve"> of efficacy </w:t>
      </w:r>
      <w:r>
        <w:t xml:space="preserve">is </w:t>
      </w:r>
      <w:r w:rsidRPr="000D7733">
        <w:t xml:space="preserve">complemented by </w:t>
      </w:r>
      <w:r>
        <w:t>good</w:t>
      </w:r>
      <w:r w:rsidRPr="000D7733">
        <w:t xml:space="preserve"> tolerance</w:t>
      </w:r>
      <w:r>
        <w:t xml:space="preserve"> and therefore</w:t>
      </w:r>
      <w:r w:rsidRPr="000D7733">
        <w:t xml:space="preserve"> justifies th</w:t>
      </w:r>
      <w:r>
        <w:t>at the</w:t>
      </w:r>
      <w:r w:rsidRPr="000D7733">
        <w:t xml:space="preserve"> positive recommendation from the ACR</w:t>
      </w:r>
      <w:r>
        <w:t>/AF</w:t>
      </w:r>
      <w:r w:rsidRPr="000D7733">
        <w:t xml:space="preserve"> </w:t>
      </w:r>
      <w:r>
        <w:t>is</w:t>
      </w:r>
      <w:r w:rsidRPr="000D7733">
        <w:t xml:space="preserve"> applied to the European population. It would, nevertheless, be interesting to see </w:t>
      </w:r>
      <w:r>
        <w:t>further</w:t>
      </w:r>
      <w:r w:rsidRPr="000D7733">
        <w:t xml:space="preserve"> trial</w:t>
      </w:r>
      <w:r w:rsidR="00F32F41">
        <w:t>s</w:t>
      </w:r>
      <w:r w:rsidRPr="000D7733">
        <w:t xml:space="preserve"> confirming the </w:t>
      </w:r>
      <w:r>
        <w:t xml:space="preserve">study by </w:t>
      </w:r>
      <w:proofErr w:type="spellStart"/>
      <w:r>
        <w:t>Gabay</w:t>
      </w:r>
      <w:proofErr w:type="spellEnd"/>
      <w:r>
        <w:t xml:space="preserve"> and colleagues</w:t>
      </w:r>
      <w:r>
        <w:fldChar w:fldCharType="begin"/>
      </w:r>
      <w:r w:rsidR="00D864A1">
        <w:instrText xml:space="preserve"> ADDIN EN.CITE &lt;EndNote&gt;&lt;Cite&gt;&lt;Author&gt;Gabay&lt;/Author&gt;&lt;Year&gt;2011&lt;/Year&gt;&lt;RecNum&gt;1259&lt;/RecNum&gt;&lt;DisplayText&gt;[56]&lt;/DisplayText&gt;&lt;record&gt;&lt;rec-number&gt;1259&lt;/rec-number&gt;&lt;foreign-keys&gt;&lt;key app="EN" db-id="tfrstzzwk9psaiezzti5x2tn0vsz5p9aex5a" timestamp="1642180950"&gt;1259&lt;/key&gt;&lt;/foreign-keys&gt;&lt;ref-type name="Journal Article"&gt;17&lt;/ref-type&gt;&lt;contributors&gt;&lt;authors&gt;&lt;author&gt;Gabay, C.&lt;/author&gt;&lt;author&gt;Medinger-Sadowski, C.&lt;/author&gt;&lt;author&gt;Gascon, D.&lt;/author&gt;&lt;author&gt;Kolo, F.&lt;/author&gt;&lt;author&gt;Finckh, A.&lt;/author&gt;&lt;/authors&gt;&lt;/contributors&gt;&lt;auth-address&gt;University Hospitals of Geneva and University of Geneva School of Medicine, Geneva, Switzerland. cem.gabay@hcuge.ch&lt;/auth-address&gt;&lt;titles&gt;&lt;title&gt;Symptomatic effects of chondroitin 4 and chondroitin 6 sulfate on hand osteoarthritis: a randomized, double-blind, placebo-controlled clinical trial at a single center&lt;/title&gt;&lt;secondary-title&gt;Arthritis Rheum&lt;/secondary-title&gt;&lt;/titles&gt;&lt;periodical&gt;&lt;full-title&gt;Arthritis Rheum&lt;/full-title&gt;&lt;/periodical&gt;&lt;pages&gt;3383-91&lt;/pages&gt;&lt;volume&gt;63&lt;/volume&gt;&lt;number&gt;11&lt;/number&gt;&lt;edition&gt;2011/09/08&lt;/edition&gt;&lt;keywords&gt;&lt;keyword&gt;Aged&lt;/keyword&gt;&lt;keyword&gt;Chondroitin Sulfates/pharmacology/*therapeutic use&lt;/keyword&gt;&lt;keyword&gt;Double-Blind Method&lt;/keyword&gt;&lt;keyword&gt;Female&lt;/keyword&gt;&lt;keyword&gt;Hand Joints/diagnostic imaging/*drug effects/physiopathology&lt;/keyword&gt;&lt;keyword&gt;Hand Strength/*physiology&lt;/keyword&gt;&lt;keyword&gt;Humans&lt;/keyword&gt;&lt;keyword&gt;Male&lt;/keyword&gt;&lt;keyword&gt;Middle Aged&lt;/keyword&gt;&lt;keyword&gt;Osteoarthritis/diagnostic imaging/*drug therapy/physiopathology&lt;/keyword&gt;&lt;keyword&gt;Pain/diagnostic imaging/drug therapy/physiopathology&lt;/keyword&gt;&lt;keyword&gt;Pain Measurement&lt;/keyword&gt;&lt;keyword&gt;Radiography&lt;/keyword&gt;&lt;keyword&gt;Treatment Outcome&lt;/keyword&gt;&lt;/keywords&gt;&lt;dates&gt;&lt;year&gt;2011&lt;/year&gt;&lt;pub-dates&gt;&lt;date&gt;Nov&lt;/date&gt;&lt;/pub-dates&gt;&lt;/dates&gt;&lt;isbn&gt;0004-3591&lt;/isbn&gt;&lt;accession-num&gt;21898340&lt;/accession-num&gt;&lt;urls&gt;&lt;/urls&gt;&lt;electronic-resource-num&gt;10.1002/art.30574&lt;/electronic-resource-num&gt;&lt;remote-database-provider&gt;NLM&lt;/remote-database-provider&gt;&lt;language&gt;eng&lt;/language&gt;&lt;/record&gt;&lt;/Cite&gt;&lt;/EndNote&gt;</w:instrText>
      </w:r>
      <w:r>
        <w:fldChar w:fldCharType="separate"/>
      </w:r>
      <w:r w:rsidR="00D864A1">
        <w:rPr>
          <w:noProof/>
        </w:rPr>
        <w:t>[56]</w:t>
      </w:r>
      <w:r>
        <w:fldChar w:fldCharType="end"/>
      </w:r>
      <w:r w:rsidRPr="000D7733">
        <w:t xml:space="preserve"> </w:t>
      </w:r>
      <w:r>
        <w:t>(</w:t>
      </w:r>
      <w:r w:rsidRPr="000D7733">
        <w:t xml:space="preserve">despite the fact that this study </w:t>
      </w:r>
      <w:r>
        <w:t>was</w:t>
      </w:r>
      <w:r w:rsidRPr="000D7733">
        <w:t xml:space="preserve"> conducted with </w:t>
      </w:r>
      <w:r>
        <w:t xml:space="preserve">a </w:t>
      </w:r>
      <w:r w:rsidRPr="000D7733">
        <w:t>robust methodology and an independent statistical analysis of the outcomes</w:t>
      </w:r>
      <w:r>
        <w:t>).</w:t>
      </w:r>
    </w:p>
    <w:p w14:paraId="662F5ECA" w14:textId="6C01F9D6" w:rsidR="00B267E3" w:rsidRDefault="00B267E3" w:rsidP="00B267E3">
      <w:pPr>
        <w:spacing w:line="360" w:lineRule="auto"/>
        <w:jc w:val="both"/>
      </w:pPr>
      <w:r>
        <w:t>The ESCEO guidelines are written using a patient-centric approach</w:t>
      </w:r>
      <w:r w:rsidR="008C52EE">
        <w:t xml:space="preserve"> and</w:t>
      </w:r>
      <w:r>
        <w:t xml:space="preserve"> </w:t>
      </w:r>
      <w:r w:rsidR="00A969FC">
        <w:t>i</w:t>
      </w:r>
      <w:r>
        <w:t xml:space="preserve">n this </w:t>
      </w:r>
      <w:proofErr w:type="gramStart"/>
      <w:r>
        <w:t>particular case</w:t>
      </w:r>
      <w:proofErr w:type="gramEnd"/>
      <w:r>
        <w:t xml:space="preserve">, we received two fascinating case-studies from patients who highlighted the patient experience and patient preference. The main point that should be reemphasized is that both patients described hand </w:t>
      </w:r>
      <w:r>
        <w:lastRenderedPageBreak/>
        <w:t>osteoarthritis as a truly disabling disorder. One of them was very happy with the therapeutic approaches that were offered to her (chondroitin sulphate and Celecoxib</w:t>
      </w:r>
      <w:proofErr w:type="gramStart"/>
      <w:r>
        <w:t>)</w:t>
      </w:r>
      <w:proofErr w:type="gramEnd"/>
      <w:r>
        <w:t xml:space="preserve"> but her Celecoxib therapy was interrupted due to concerns (born of the lay press) regarding the possible cardiovascular adverse effects of </w:t>
      </w:r>
      <w:proofErr w:type="spellStart"/>
      <w:r>
        <w:t>coxibs</w:t>
      </w:r>
      <w:proofErr w:type="spellEnd"/>
      <w:r>
        <w:t xml:space="preserve">. This highlights that it is immensely important to facilitate proper communication between physicians and patients, since these putative adverse effects have not been confirmed for celecoxib. She clearly expressed a cyclical pattern of pain with periods of inflammation (flares) followed by periods of relief. She also experimented with alternative medicines some of which had had a positive effect. </w:t>
      </w:r>
    </w:p>
    <w:p w14:paraId="29CF1681" w14:textId="5EE8726B" w:rsidR="008C52EE" w:rsidRDefault="00B267E3" w:rsidP="00B267E3">
      <w:pPr>
        <w:spacing w:line="360" w:lineRule="auto"/>
        <w:jc w:val="both"/>
      </w:pPr>
      <w:r>
        <w:t>The second patient also described the serious impact of hand osteoarthritis on her daily life. As opposed to the first patient, she was not content with the pharmacological approaches that were offered to her and decided to pursue surgical intervention (</w:t>
      </w:r>
      <w:r w:rsidR="008C52EE">
        <w:t>proximal interphalangeal</w:t>
      </w:r>
      <w:r>
        <w:t xml:space="preserve"> prosthesis)</w:t>
      </w:r>
      <w:r w:rsidR="008C52EE">
        <w:t>. D</w:t>
      </w:r>
      <w:r>
        <w:t xml:space="preserve">espite </w:t>
      </w:r>
      <w:r w:rsidR="008C52EE">
        <w:t>the</w:t>
      </w:r>
      <w:r>
        <w:t xml:space="preserve"> significant financial imp</w:t>
      </w:r>
      <w:r w:rsidR="008C52EE">
        <w:t>licatio</w:t>
      </w:r>
      <w:r w:rsidR="000B7BFF">
        <w:t>n</w:t>
      </w:r>
      <w:r w:rsidR="00491356">
        <w:t xml:space="preserve">, </w:t>
      </w:r>
      <w:r w:rsidR="008C52EE">
        <w:t>she is</w:t>
      </w:r>
      <w:r>
        <w:t xml:space="preserve"> very </w:t>
      </w:r>
      <w:r w:rsidR="008C52EE">
        <w:t>satisfied</w:t>
      </w:r>
      <w:r>
        <w:t xml:space="preserve"> with the </w:t>
      </w:r>
      <w:r w:rsidR="008C52EE">
        <w:t>surgical outcome</w:t>
      </w:r>
      <w:r>
        <w:t xml:space="preserve">. </w:t>
      </w:r>
    </w:p>
    <w:p w14:paraId="5F3196D7" w14:textId="4D973799" w:rsidR="00B267E3" w:rsidRDefault="00B267E3" w:rsidP="00B267E3">
      <w:pPr>
        <w:spacing w:line="360" w:lineRule="auto"/>
        <w:jc w:val="both"/>
      </w:pPr>
      <w:r>
        <w:t xml:space="preserve">Both </w:t>
      </w:r>
      <w:r w:rsidR="00A46D40">
        <w:t>patients</w:t>
      </w:r>
      <w:r>
        <w:t xml:space="preserve"> insisted that pharmacological approaches should provide </w:t>
      </w:r>
      <w:r w:rsidR="008C52EE">
        <w:t>alleviation</w:t>
      </w:r>
      <w:r>
        <w:t xml:space="preserve"> for pain and </w:t>
      </w:r>
      <w:proofErr w:type="gramStart"/>
      <w:r w:rsidR="002E2545">
        <w:t>disability</w:t>
      </w:r>
      <w:r>
        <w:t xml:space="preserve">, </w:t>
      </w:r>
      <w:r w:rsidR="008C52EE">
        <w:t>and</w:t>
      </w:r>
      <w:proofErr w:type="gramEnd"/>
      <w:r w:rsidR="008C52EE">
        <w:t xml:space="preserve"> </w:t>
      </w:r>
      <w:r w:rsidR="00A46D40">
        <w:t xml:space="preserve">should </w:t>
      </w:r>
      <w:r w:rsidR="008C52EE">
        <w:t xml:space="preserve">be </w:t>
      </w:r>
      <w:r>
        <w:t xml:space="preserve">associated with a </w:t>
      </w:r>
      <w:r w:rsidR="008C52EE">
        <w:t xml:space="preserve">good </w:t>
      </w:r>
      <w:r>
        <w:t xml:space="preserve">safety profile. They </w:t>
      </w:r>
      <w:r w:rsidR="00184128">
        <w:t>highlighted</w:t>
      </w:r>
      <w:r>
        <w:t xml:space="preserve"> the fact that they might be prepared to consider </w:t>
      </w:r>
      <w:r w:rsidR="008C52EE">
        <w:t>paying a financial premium</w:t>
      </w:r>
      <w:r>
        <w:t>, providing th</w:t>
      </w:r>
      <w:r w:rsidR="008C52EE">
        <w:t>at the</w:t>
      </w:r>
      <w:r>
        <w:t xml:space="preserve"> medication (or the surgical treatment) </w:t>
      </w:r>
      <w:r w:rsidR="008C52EE">
        <w:t>was</w:t>
      </w:r>
      <w:r>
        <w:t xml:space="preserve"> effective. Regarding</w:t>
      </w:r>
      <w:r w:rsidR="005F69CE">
        <w:t xml:space="preserve"> intra-articular</w:t>
      </w:r>
      <w:r>
        <w:t xml:space="preserve"> </w:t>
      </w:r>
      <w:r w:rsidR="008C52EE">
        <w:t>hyaluronic acid</w:t>
      </w:r>
      <w:r>
        <w:t xml:space="preserve"> </w:t>
      </w:r>
      <w:r w:rsidR="005F69CE">
        <w:t xml:space="preserve">or steroid </w:t>
      </w:r>
      <w:r>
        <w:t xml:space="preserve">injections, they </w:t>
      </w:r>
      <w:r w:rsidR="00184128">
        <w:t xml:space="preserve">emphasised </w:t>
      </w:r>
      <w:r>
        <w:t xml:space="preserve">that they need to see some proof of efficacy and that they would </w:t>
      </w:r>
      <w:r w:rsidR="008C52EE">
        <w:t>prefer</w:t>
      </w:r>
      <w:r>
        <w:t xml:space="preserve"> devices using a small needle,</w:t>
      </w:r>
      <w:r w:rsidR="003F0C0F">
        <w:t xml:space="preserve"> </w:t>
      </w:r>
      <w:r w:rsidR="008C52EE">
        <w:t xml:space="preserve">minimal </w:t>
      </w:r>
      <w:r>
        <w:t xml:space="preserve">volume </w:t>
      </w:r>
      <w:r w:rsidR="003F0C0F">
        <w:t xml:space="preserve">of injection </w:t>
      </w:r>
      <w:r>
        <w:t>and</w:t>
      </w:r>
      <w:r w:rsidR="003F0C0F">
        <w:t>,</w:t>
      </w:r>
      <w:r>
        <w:t xml:space="preserve"> if possible</w:t>
      </w:r>
      <w:r w:rsidR="003F0C0F">
        <w:t>,</w:t>
      </w:r>
      <w:r>
        <w:t xml:space="preserve"> as few injections as possible. </w:t>
      </w:r>
    </w:p>
    <w:p w14:paraId="084F2A7A" w14:textId="7DE81911" w:rsidR="00B267E3" w:rsidRDefault="00B267E3" w:rsidP="00B267E3">
      <w:pPr>
        <w:spacing w:line="360" w:lineRule="auto"/>
        <w:jc w:val="both"/>
      </w:pPr>
      <w:r>
        <w:t>Patient preferenc</w:t>
      </w:r>
      <w:r w:rsidR="008C52EE">
        <w:t>e research</w:t>
      </w:r>
      <w:r>
        <w:t xml:space="preserve"> and </w:t>
      </w:r>
      <w:r w:rsidR="008C52EE">
        <w:t xml:space="preserve">the </w:t>
      </w:r>
      <w:r>
        <w:t xml:space="preserve">derived health economics analyses support the use of a pharmacological management of </w:t>
      </w:r>
      <w:r w:rsidR="008C52EE">
        <w:t>hand osteoarthritis</w:t>
      </w:r>
      <w:r>
        <w:t xml:space="preserve">. </w:t>
      </w:r>
      <w:r w:rsidR="005F69CE">
        <w:t>C</w:t>
      </w:r>
      <w:r w:rsidR="008C52EE">
        <w:t>orticosteroid</w:t>
      </w:r>
      <w:r>
        <w:t xml:space="preserve"> injections appear to be </w:t>
      </w:r>
      <w:r w:rsidR="005F69CE">
        <w:t xml:space="preserve">a </w:t>
      </w:r>
      <w:r>
        <w:t xml:space="preserve">promising approach in </w:t>
      </w:r>
      <w:r w:rsidR="008C52EE">
        <w:t>the</w:t>
      </w:r>
      <w:r>
        <w:t xml:space="preserve"> acute phase</w:t>
      </w:r>
      <w:r w:rsidR="008C52EE">
        <w:t xml:space="preserve"> of the disease</w:t>
      </w:r>
      <w:r w:rsidR="005F69CE">
        <w:t xml:space="preserve"> with hyaluronic acid for chronic </w:t>
      </w:r>
      <w:proofErr w:type="gramStart"/>
      <w:r w:rsidR="005F69CE">
        <w:t>symptoms</w:t>
      </w:r>
      <w:proofErr w:type="gramEnd"/>
      <w:r>
        <w:t xml:space="preserve"> but </w:t>
      </w:r>
      <w:r w:rsidR="005F69CE">
        <w:t xml:space="preserve">both </w:t>
      </w:r>
      <w:r w:rsidR="008C52EE">
        <w:t>require</w:t>
      </w:r>
      <w:r>
        <w:t xml:space="preserve"> further demonstration</w:t>
      </w:r>
      <w:r w:rsidR="008C52EE">
        <w:t>s</w:t>
      </w:r>
      <w:r>
        <w:t xml:space="preserve"> of efficacy</w:t>
      </w:r>
      <w:r w:rsidR="008C52EE">
        <w:t xml:space="preserve"> and </w:t>
      </w:r>
      <w:r>
        <w:t>safety. This is also the case for several medications</w:t>
      </w:r>
      <w:r w:rsidR="008C52EE">
        <w:t xml:space="preserve"> (including glucosamine sulphate)</w:t>
      </w:r>
      <w:r>
        <w:t xml:space="preserve"> which were or are currently </w:t>
      </w:r>
      <w:r w:rsidR="008C52EE">
        <w:t xml:space="preserve">undergoing </w:t>
      </w:r>
      <w:r>
        <w:t>investigat</w:t>
      </w:r>
      <w:r w:rsidR="008C52EE">
        <w:t>ion</w:t>
      </w:r>
      <w:r>
        <w:t>.</w:t>
      </w:r>
      <w:r w:rsidR="008C52EE">
        <w:t xml:space="preserve"> Biologic agents have shown no significant benefit, to date.</w:t>
      </w:r>
    </w:p>
    <w:p w14:paraId="0DB862A9" w14:textId="2DE937C7" w:rsidR="003F0C0F" w:rsidRPr="00B267E3" w:rsidRDefault="003F0C0F" w:rsidP="00B267E3">
      <w:pPr>
        <w:spacing w:line="360" w:lineRule="auto"/>
        <w:jc w:val="both"/>
      </w:pPr>
      <w:r>
        <w:t>In conclusion, this paper describes a patient-cent</w:t>
      </w:r>
      <w:r w:rsidR="00F32F41">
        <w:t>e</w:t>
      </w:r>
      <w:r>
        <w:t>red approach to hand osteoarthritis care and highlights the endorsement of the ACR/AF 2019 hand osteoarthritis guidelines for usage in European patients.</w:t>
      </w:r>
    </w:p>
    <w:p w14:paraId="50339A6F" w14:textId="0E66086D" w:rsidR="00CF40AE" w:rsidRDefault="00CF40AE" w:rsidP="00D13C65">
      <w:pPr>
        <w:pStyle w:val="Heading2"/>
        <w:spacing w:line="360" w:lineRule="auto"/>
        <w:jc w:val="both"/>
        <w:rPr>
          <w:shd w:val="clear" w:color="auto" w:fill="FFFFFF"/>
        </w:rPr>
      </w:pPr>
      <w:r>
        <w:rPr>
          <w:shd w:val="clear" w:color="auto" w:fill="FFFFFF"/>
        </w:rPr>
        <w:t>Declarations</w:t>
      </w:r>
    </w:p>
    <w:p w14:paraId="5EBF6E85" w14:textId="77777777" w:rsidR="000B3CD7" w:rsidRPr="000023A0" w:rsidRDefault="000B3CD7" w:rsidP="00D13C65">
      <w:pPr>
        <w:spacing w:line="360" w:lineRule="auto"/>
        <w:jc w:val="both"/>
      </w:pPr>
      <w:r w:rsidRPr="000023A0">
        <w:t xml:space="preserve">The ESCEO Working Group was funded by the ESCEO.  The ESCEO receives unrestricted educational grants to support its educational and scientific activities from non-governmental organizations, not-for-profit organizations, non-commercial or corporate partners. </w:t>
      </w:r>
    </w:p>
    <w:p w14:paraId="70FFD023" w14:textId="374B9029" w:rsidR="000B3CD7" w:rsidRDefault="000B3CD7" w:rsidP="00D13C65">
      <w:pPr>
        <w:spacing w:line="360" w:lineRule="auto"/>
        <w:jc w:val="both"/>
      </w:pPr>
      <w:r w:rsidRPr="000023A0">
        <w:lastRenderedPageBreak/>
        <w:t xml:space="preserve">The choice of topics, participants, content and agenda of the Working Groups as well as the writing, editing, submission and reviewing of the manuscript are the sole responsibility of the ESCEO, without any influence from third parties. </w:t>
      </w:r>
    </w:p>
    <w:p w14:paraId="65843E2F" w14:textId="4C9197E1" w:rsidR="00BB60CC" w:rsidRDefault="00BB60CC" w:rsidP="00D13C65">
      <w:pPr>
        <w:pStyle w:val="Heading2"/>
        <w:spacing w:line="360" w:lineRule="auto"/>
        <w:jc w:val="both"/>
        <w:rPr>
          <w:shd w:val="clear" w:color="auto" w:fill="FFFFFF"/>
        </w:rPr>
      </w:pPr>
      <w:r>
        <w:rPr>
          <w:shd w:val="clear" w:color="auto" w:fill="FFFFFF"/>
        </w:rPr>
        <w:t>Acknowledgements</w:t>
      </w:r>
    </w:p>
    <w:p w14:paraId="1A32E395" w14:textId="3B4E406E" w:rsidR="00BB60CC" w:rsidRDefault="00BB60CC" w:rsidP="00D13C65">
      <w:pPr>
        <w:spacing w:line="360" w:lineRule="auto"/>
      </w:pPr>
      <w:r>
        <w:t xml:space="preserve">The authors would like to express </w:t>
      </w:r>
      <w:proofErr w:type="gramStart"/>
      <w:r>
        <w:t>particular gratitude</w:t>
      </w:r>
      <w:proofErr w:type="gramEnd"/>
      <w:r>
        <w:t xml:space="preserve"> to the patients who took part in this ESCEO working group. Their contribution was invaluable to this article.</w:t>
      </w:r>
    </w:p>
    <w:p w14:paraId="440A926E" w14:textId="00A73BD0" w:rsidR="00287600" w:rsidRDefault="00287600" w:rsidP="00287600">
      <w:pPr>
        <w:pStyle w:val="Heading2"/>
      </w:pPr>
      <w:r>
        <w:t>Contributions</w:t>
      </w:r>
    </w:p>
    <w:p w14:paraId="734A62CD" w14:textId="6D857EF7" w:rsidR="00287600" w:rsidRDefault="00287600" w:rsidP="00287600">
      <w:pPr>
        <w:spacing w:line="360" w:lineRule="auto"/>
        <w:jc w:val="both"/>
      </w:pPr>
      <w:r w:rsidRPr="00287600">
        <w:t xml:space="preserve">All authors contributed to the </w:t>
      </w:r>
      <w:r>
        <w:t>review</w:t>
      </w:r>
      <w:r w:rsidRPr="00287600">
        <w:t xml:space="preserve"> conception and design. All authors read and approved the final manuscript.</w:t>
      </w:r>
    </w:p>
    <w:p w14:paraId="4B95F249" w14:textId="198AF16B" w:rsidR="00A969FC" w:rsidRDefault="004B6AF4" w:rsidP="00CB2F8A">
      <w:pPr>
        <w:pStyle w:val="Heading2"/>
      </w:pPr>
      <w:r>
        <w:t>Statements and declarations</w:t>
      </w:r>
    </w:p>
    <w:p w14:paraId="497F6C8F" w14:textId="665BCB4A" w:rsidR="00922EAC" w:rsidRDefault="00D00E79" w:rsidP="00D00E79">
      <w:pPr>
        <w:spacing w:line="360" w:lineRule="auto"/>
        <w:jc w:val="both"/>
      </w:pPr>
      <w:r w:rsidRPr="00D00E79">
        <w:t xml:space="preserve">NB, MCSR, MCPY, FD, CG, GHB, MCH, AL, RM, AM, JPP, RPR, FR, BU, DU, MV, RR, AM and CC report no conflict of interest. OB reports consulting or lecture fees for Amgen, </w:t>
      </w:r>
      <w:proofErr w:type="spellStart"/>
      <w:r w:rsidRPr="00D00E79">
        <w:t>Aptissen</w:t>
      </w:r>
      <w:proofErr w:type="spellEnd"/>
      <w:r w:rsidRPr="00D00E79">
        <w:t xml:space="preserve">, </w:t>
      </w:r>
      <w:proofErr w:type="spellStart"/>
      <w:r w:rsidRPr="00D00E79">
        <w:t>Biophytis</w:t>
      </w:r>
      <w:proofErr w:type="spellEnd"/>
      <w:r w:rsidRPr="00D00E79">
        <w:t xml:space="preserve">, IBSA, MEDA, Mylan, Novartis, Sanofi, </w:t>
      </w:r>
      <w:proofErr w:type="spellStart"/>
      <w:r w:rsidRPr="00D00E79">
        <w:t>Servier</w:t>
      </w:r>
      <w:proofErr w:type="spellEnd"/>
      <w:r w:rsidRPr="00D00E79">
        <w:t xml:space="preserve">, SMB, TRB </w:t>
      </w:r>
      <w:proofErr w:type="spellStart"/>
      <w:r w:rsidRPr="00D00E79">
        <w:t>Chemedica</w:t>
      </w:r>
      <w:proofErr w:type="spellEnd"/>
      <w:r w:rsidRPr="00D00E79">
        <w:t xml:space="preserve">, UCB, </w:t>
      </w:r>
      <w:proofErr w:type="spellStart"/>
      <w:r w:rsidRPr="00D00E79">
        <w:t>Viatris</w:t>
      </w:r>
      <w:proofErr w:type="spellEnd"/>
      <w:r w:rsidRPr="00D00E79">
        <w:t xml:space="preserve">. EMD reports support from Pfizer, UCB, Lilly and </w:t>
      </w:r>
      <w:proofErr w:type="spellStart"/>
      <w:r w:rsidRPr="00D00E79">
        <w:t>Viatris</w:t>
      </w:r>
      <w:proofErr w:type="spellEnd"/>
      <w:r w:rsidRPr="00D00E79">
        <w:t xml:space="preserve">. NF reports educational grants from Pfizer and Eli Lilly. IKH reports consultancies for Novartis and </w:t>
      </w:r>
      <w:proofErr w:type="spellStart"/>
      <w:r w:rsidRPr="00D00E79">
        <w:t>Abbvie</w:t>
      </w:r>
      <w:proofErr w:type="spellEnd"/>
      <w:r w:rsidRPr="00D00E79">
        <w:t xml:space="preserve">, research grant from Pfizer (paid to institution), all outside of the submitted work. MH reports research grant through institution from Amgen, Radius Health, </w:t>
      </w:r>
      <w:proofErr w:type="spellStart"/>
      <w:r w:rsidRPr="00D00E79">
        <w:t>ViiV</w:t>
      </w:r>
      <w:proofErr w:type="spellEnd"/>
      <w:r w:rsidRPr="00D00E79">
        <w:t xml:space="preserve"> Healthcare, BD; lecture fees from Teva and Mylan Pharmaceuticals and consulting fees from UCB. </w:t>
      </w:r>
      <w:r w:rsidR="00B35602">
        <w:t xml:space="preserve">EM reports consultancy or speaking fees for </w:t>
      </w:r>
      <w:proofErr w:type="spellStart"/>
      <w:r w:rsidR="00B35602">
        <w:t>Abiogen</w:t>
      </w:r>
      <w:proofErr w:type="spellEnd"/>
      <w:r w:rsidR="00B35602">
        <w:t xml:space="preserve">, </w:t>
      </w:r>
      <w:proofErr w:type="spellStart"/>
      <w:r w:rsidR="00B35602">
        <w:t>Expanscience</w:t>
      </w:r>
      <w:proofErr w:type="spellEnd"/>
      <w:r w:rsidR="00B35602">
        <w:t xml:space="preserve">, Fidia, </w:t>
      </w:r>
      <w:proofErr w:type="spellStart"/>
      <w:r w:rsidR="00B35602">
        <w:t>Meda</w:t>
      </w:r>
      <w:proofErr w:type="spellEnd"/>
      <w:r w:rsidR="00B35602">
        <w:t xml:space="preserve">-Mylan, Pierre Fabre Labs, Sublimed, TRB </w:t>
      </w:r>
      <w:proofErr w:type="spellStart"/>
      <w:r w:rsidR="00B35602">
        <w:t>Chemedica</w:t>
      </w:r>
      <w:proofErr w:type="spellEnd"/>
      <w:r w:rsidR="00B35602">
        <w:t xml:space="preserve">. </w:t>
      </w:r>
      <w:r w:rsidRPr="00D00E79">
        <w:t>JYR reports consulting fees or advisory board participation for IBSA-</w:t>
      </w:r>
      <w:proofErr w:type="spellStart"/>
      <w:r w:rsidRPr="00D00E79">
        <w:t>Genevrier</w:t>
      </w:r>
      <w:proofErr w:type="spellEnd"/>
      <w:r w:rsidRPr="00D00E79">
        <w:t>, Mylan, Radius Health and Pierre Fabre, lecturing fees for IBSA-</w:t>
      </w:r>
      <w:proofErr w:type="spellStart"/>
      <w:r w:rsidRPr="00D00E79">
        <w:t>Genevrier</w:t>
      </w:r>
      <w:proofErr w:type="spellEnd"/>
      <w:r w:rsidRPr="00D00E79">
        <w:t xml:space="preserve">, Mylan, </w:t>
      </w:r>
      <w:proofErr w:type="spellStart"/>
      <w:r w:rsidRPr="00D00E79">
        <w:t>Cniel</w:t>
      </w:r>
      <w:proofErr w:type="spellEnd"/>
      <w:r w:rsidRPr="00D00E79">
        <w:t xml:space="preserve"> and Dairy Research Council (DRC) and grant support from IBSA-</w:t>
      </w:r>
      <w:proofErr w:type="spellStart"/>
      <w:r w:rsidRPr="00D00E79">
        <w:t>Genevrier</w:t>
      </w:r>
      <w:proofErr w:type="spellEnd"/>
      <w:r w:rsidRPr="00D00E79">
        <w:t xml:space="preserve">, Mylan, </w:t>
      </w:r>
      <w:proofErr w:type="spellStart"/>
      <w:r w:rsidRPr="00D00E79">
        <w:t>Cniel</w:t>
      </w:r>
      <w:proofErr w:type="spellEnd"/>
      <w:r w:rsidRPr="00D00E79">
        <w:t xml:space="preserve"> and Radius Health. NV reports participation in advisory boards for Mylan, Fidia, Sanofi-Aventis, </w:t>
      </w:r>
      <w:proofErr w:type="spellStart"/>
      <w:r w:rsidRPr="00D00E79">
        <w:t>Viatris</w:t>
      </w:r>
      <w:proofErr w:type="spellEnd"/>
      <w:r w:rsidRPr="00D00E79">
        <w:t>, IBSA.</w:t>
      </w:r>
    </w:p>
    <w:p w14:paraId="7B5DF651" w14:textId="77777777" w:rsidR="000B3CD7" w:rsidRPr="000B3CD7" w:rsidRDefault="000B3CD7" w:rsidP="000B3CD7">
      <w:pPr>
        <w:jc w:val="both"/>
      </w:pPr>
    </w:p>
    <w:p w14:paraId="6D1D89F6" w14:textId="77777777" w:rsidR="00890AB8" w:rsidRDefault="00890AB8">
      <w:pPr>
        <w:rPr>
          <w:rFonts w:asciiTheme="majorHAnsi" w:eastAsiaTheme="majorEastAsia" w:hAnsiTheme="majorHAnsi" w:cstheme="majorBidi"/>
          <w:color w:val="2F5496" w:themeColor="accent1" w:themeShade="BF"/>
          <w:sz w:val="26"/>
          <w:szCs w:val="26"/>
          <w:shd w:val="clear" w:color="auto" w:fill="FFFFFF"/>
        </w:rPr>
      </w:pPr>
      <w:r>
        <w:rPr>
          <w:shd w:val="clear" w:color="auto" w:fill="FFFFFF"/>
        </w:rPr>
        <w:br w:type="page"/>
      </w:r>
    </w:p>
    <w:p w14:paraId="7EA1D837" w14:textId="18B83031" w:rsidR="000C59CF" w:rsidRPr="00922EAC" w:rsidRDefault="00CF40AE" w:rsidP="00890AB8">
      <w:pPr>
        <w:pStyle w:val="Heading2"/>
        <w:jc w:val="both"/>
        <w:rPr>
          <w:shd w:val="clear" w:color="auto" w:fill="FFFFFF"/>
        </w:rPr>
      </w:pPr>
      <w:r w:rsidRPr="00922EAC">
        <w:rPr>
          <w:shd w:val="clear" w:color="auto" w:fill="FFFFFF"/>
        </w:rPr>
        <w:lastRenderedPageBreak/>
        <w:t>References</w:t>
      </w:r>
    </w:p>
    <w:p w14:paraId="7D74BD4B" w14:textId="77777777" w:rsidR="009B1ABC" w:rsidRPr="009B1ABC" w:rsidRDefault="000C59CF" w:rsidP="009B1ABC">
      <w:pPr>
        <w:pStyle w:val="EndNoteBibliography"/>
        <w:spacing w:after="0"/>
      </w:pPr>
      <w:r>
        <w:rPr>
          <w:color w:val="000000"/>
          <w:shd w:val="clear" w:color="auto" w:fill="FFFFFF"/>
        </w:rPr>
        <w:fldChar w:fldCharType="begin"/>
      </w:r>
      <w:r w:rsidRPr="00B41E19">
        <w:rPr>
          <w:color w:val="000000"/>
          <w:shd w:val="clear" w:color="auto" w:fill="FFFFFF"/>
        </w:rPr>
        <w:instrText xml:space="preserve"> ADDIN EN.REFLIST </w:instrText>
      </w:r>
      <w:r>
        <w:rPr>
          <w:color w:val="000000"/>
          <w:shd w:val="clear" w:color="auto" w:fill="FFFFFF"/>
        </w:rPr>
        <w:fldChar w:fldCharType="separate"/>
      </w:r>
      <w:r w:rsidR="009B1ABC" w:rsidRPr="009B1ABC">
        <w:t>1.</w:t>
      </w:r>
      <w:r w:rsidR="009B1ABC" w:rsidRPr="009B1ABC">
        <w:tab/>
        <w:t xml:space="preserve">Haugen IK, Englund M, Aliabadi P, et al. Prevalence, incidence and progression of hand osteoarthritis in the general population: the Framingham Osteoarthritis Study. </w:t>
      </w:r>
      <w:r w:rsidR="009B1ABC" w:rsidRPr="009B1ABC">
        <w:rPr>
          <w:i/>
        </w:rPr>
        <w:t>Ann Rheum Dis</w:t>
      </w:r>
      <w:r w:rsidR="009B1ABC" w:rsidRPr="009B1ABC">
        <w:t xml:space="preserve"> 2011; 70: 1581-1586. 2011/05/31. DOI: 10.1136/ard.2011.150078.</w:t>
      </w:r>
    </w:p>
    <w:p w14:paraId="43A3ACFF" w14:textId="77777777" w:rsidR="009B1ABC" w:rsidRPr="009B1ABC" w:rsidRDefault="009B1ABC" w:rsidP="009B1ABC">
      <w:pPr>
        <w:pStyle w:val="EndNoteBibliography"/>
        <w:spacing w:after="0"/>
      </w:pPr>
      <w:r w:rsidRPr="009B1ABC">
        <w:t>2.</w:t>
      </w:r>
      <w:r w:rsidRPr="009B1ABC">
        <w:tab/>
        <w:t xml:space="preserve">Kwok WY, Kloppenburg M, Marshall M, et al. Comparison of clinical burden between patients with erosive hand osteoarthritis and inflammatory arthritis in symptomatic community-dwelling adults: the Keele clinical assessment studies. </w:t>
      </w:r>
      <w:r w:rsidRPr="009B1ABC">
        <w:rPr>
          <w:i/>
        </w:rPr>
        <w:t>Rheumatology (Oxford)</w:t>
      </w:r>
      <w:r w:rsidRPr="009B1ABC">
        <w:t xml:space="preserve"> 2013; 52: 2260-2267. 2013/09/21. DOI: 10.1093/rheumatology/ket267.</w:t>
      </w:r>
    </w:p>
    <w:p w14:paraId="65CB4C82" w14:textId="77777777" w:rsidR="009B1ABC" w:rsidRPr="009B1ABC" w:rsidRDefault="009B1ABC" w:rsidP="009B1ABC">
      <w:pPr>
        <w:pStyle w:val="EndNoteBibliography"/>
        <w:spacing w:after="0"/>
      </w:pPr>
      <w:r w:rsidRPr="009B1ABC">
        <w:t>3.</w:t>
      </w:r>
      <w:r w:rsidRPr="009B1ABC">
        <w:tab/>
        <w:t xml:space="preserve">Kwok WY, Kloppenburg M, Rosendaal FR, et al. Erosive hand osteoarthritis: its prevalence and clinical impact in the general population and symptomatic hand osteoarthritis. </w:t>
      </w:r>
      <w:r w:rsidRPr="009B1ABC">
        <w:rPr>
          <w:i/>
        </w:rPr>
        <w:t>Annals of the Rheumatic Diseases</w:t>
      </w:r>
      <w:r w:rsidRPr="009B1ABC">
        <w:t xml:space="preserve"> 2011; 70: 1238-1242. DOI: 10.1136/ard.2010.143016.</w:t>
      </w:r>
    </w:p>
    <w:p w14:paraId="63798B44" w14:textId="77777777" w:rsidR="009B1ABC" w:rsidRPr="009B1ABC" w:rsidRDefault="009B1ABC" w:rsidP="009B1ABC">
      <w:pPr>
        <w:pStyle w:val="EndNoteBibliography"/>
        <w:spacing w:after="0"/>
      </w:pPr>
      <w:r w:rsidRPr="009B1ABC">
        <w:t>4.</w:t>
      </w:r>
      <w:r w:rsidRPr="009B1ABC">
        <w:tab/>
        <w:t xml:space="preserve">Pereira D, Peleteiro B, Araújo J, et al. The effect of osteoarthritis definition on prevalence and incidence estimates: a systematic review. </w:t>
      </w:r>
      <w:r w:rsidRPr="009B1ABC">
        <w:rPr>
          <w:i/>
        </w:rPr>
        <w:t>Osteoarthritis Cartilage</w:t>
      </w:r>
      <w:r w:rsidRPr="009B1ABC">
        <w:t xml:space="preserve"> 2011; 19: 1270-1285. 2011/09/13. DOI: 10.1016/j.joca.2011.08.009.</w:t>
      </w:r>
    </w:p>
    <w:p w14:paraId="6E8FAB89" w14:textId="29580C6D" w:rsidR="009B1ABC" w:rsidRPr="009B1ABC" w:rsidRDefault="009B1ABC" w:rsidP="009B1ABC">
      <w:pPr>
        <w:pStyle w:val="EndNoteBibliography"/>
        <w:spacing w:after="0"/>
      </w:pPr>
      <w:r w:rsidRPr="009B1ABC">
        <w:t>5.</w:t>
      </w:r>
      <w:r w:rsidRPr="009B1ABC">
        <w:tab/>
        <w:t xml:space="preserve">Worldometer, </w:t>
      </w:r>
      <w:hyperlink r:id="rId8" w:history="1">
        <w:r w:rsidRPr="009B1ABC">
          <w:rPr>
            <w:rStyle w:val="Hyperlink"/>
          </w:rPr>
          <w:t>https://www.worldometers.info</w:t>
        </w:r>
      </w:hyperlink>
      <w:r w:rsidRPr="009B1ABC">
        <w:t xml:space="preserve"> (2021).</w:t>
      </w:r>
    </w:p>
    <w:p w14:paraId="663FA726" w14:textId="17E5687B" w:rsidR="009B1ABC" w:rsidRPr="009B1ABC" w:rsidRDefault="009B1ABC" w:rsidP="009B1ABC">
      <w:pPr>
        <w:pStyle w:val="EndNoteBibliography"/>
        <w:spacing w:after="0"/>
      </w:pPr>
      <w:r w:rsidRPr="009B1ABC">
        <w:t>6.</w:t>
      </w:r>
      <w:r w:rsidRPr="009B1ABC">
        <w:tab/>
        <w:t xml:space="preserve">United Nations WB. Population projections, </w:t>
      </w:r>
      <w:hyperlink r:id="rId9" w:history="1">
        <w:r w:rsidRPr="009B1ABC">
          <w:rPr>
            <w:rStyle w:val="Hyperlink"/>
          </w:rPr>
          <w:t>https://data.worldbank.org/indicator/SP.POP.GROW</w:t>
        </w:r>
      </w:hyperlink>
      <w:r w:rsidRPr="009B1ABC">
        <w:t xml:space="preserve"> (2022).</w:t>
      </w:r>
    </w:p>
    <w:p w14:paraId="01E60305" w14:textId="4494A320" w:rsidR="009B1ABC" w:rsidRPr="009B1ABC" w:rsidRDefault="009B1ABC" w:rsidP="009B1ABC">
      <w:pPr>
        <w:pStyle w:val="EndNoteBibliography"/>
        <w:spacing w:after="0"/>
      </w:pPr>
      <w:r w:rsidRPr="009B1ABC">
        <w:t>7.</w:t>
      </w:r>
      <w:r w:rsidRPr="009B1ABC">
        <w:tab/>
        <w:t xml:space="preserve">Turkiewicz A, Petersson IF, Björk J, et al. Current and future impact of osteoarthritis on health care: a population-based study with projections to year 2032. </w:t>
      </w:r>
      <w:r w:rsidRPr="009B1ABC">
        <w:rPr>
          <w:i/>
        </w:rPr>
        <w:t>Osteoarthritis and Cartilage</w:t>
      </w:r>
      <w:r w:rsidRPr="009B1ABC">
        <w:t xml:space="preserve"> 2014; 22: 1826-1832. DOI: </w:t>
      </w:r>
      <w:hyperlink r:id="rId10" w:history="1">
        <w:r w:rsidRPr="009B1ABC">
          <w:rPr>
            <w:rStyle w:val="Hyperlink"/>
          </w:rPr>
          <w:t>https://doi.org/10.1016/j.joca.2014.07.015</w:t>
        </w:r>
      </w:hyperlink>
      <w:r w:rsidRPr="009B1ABC">
        <w:t>.</w:t>
      </w:r>
    </w:p>
    <w:p w14:paraId="7F26D6AD" w14:textId="77777777" w:rsidR="009B1ABC" w:rsidRPr="009B1ABC" w:rsidRDefault="009B1ABC" w:rsidP="009B1ABC">
      <w:pPr>
        <w:pStyle w:val="EndNoteBibliography"/>
        <w:spacing w:after="0"/>
      </w:pPr>
      <w:r w:rsidRPr="009B1ABC">
        <w:t>8.</w:t>
      </w:r>
      <w:r w:rsidRPr="009B1ABC">
        <w:tab/>
        <w:t xml:space="preserve">Kloppenburg M, Kroon FP, Blanco FJ, et al. 2018 update of the EULAR recommendations for the management of hand osteoarthritis. </w:t>
      </w:r>
      <w:r w:rsidRPr="009B1ABC">
        <w:rPr>
          <w:i/>
        </w:rPr>
        <w:t>Ann Rheum Dis</w:t>
      </w:r>
      <w:r w:rsidRPr="009B1ABC">
        <w:t xml:space="preserve"> 2019; 78: 16-24. 2018/08/30. DOI: 10.1136/annrheumdis-2018-213826.</w:t>
      </w:r>
    </w:p>
    <w:p w14:paraId="5E120D15" w14:textId="77777777" w:rsidR="009B1ABC" w:rsidRPr="009B1ABC" w:rsidRDefault="009B1ABC" w:rsidP="009B1ABC">
      <w:pPr>
        <w:pStyle w:val="EndNoteBibliography"/>
        <w:spacing w:after="0"/>
      </w:pPr>
      <w:r w:rsidRPr="009B1ABC">
        <w:t>9.</w:t>
      </w:r>
      <w:r w:rsidRPr="009B1ABC">
        <w:tab/>
        <w:t xml:space="preserve">Kolasinski SL, Neogi T, Hochberg MC, et al. 2019 American College of Rheumatology/Arthritis Foundation Guideline for the Management of Osteoarthritis of the Hand, Hip, and Knee. </w:t>
      </w:r>
      <w:r w:rsidRPr="009B1ABC">
        <w:rPr>
          <w:i/>
        </w:rPr>
        <w:t>Arthritis Care Res (Hoboken)</w:t>
      </w:r>
      <w:r w:rsidRPr="009B1ABC">
        <w:t xml:space="preserve"> 2020; 72: 149-162. 2020/01/08. DOI: 10.1002/acr.24131.</w:t>
      </w:r>
    </w:p>
    <w:p w14:paraId="1C0DCCA1" w14:textId="77777777" w:rsidR="009B1ABC" w:rsidRPr="009B1ABC" w:rsidRDefault="009B1ABC" w:rsidP="009B1ABC">
      <w:pPr>
        <w:pStyle w:val="EndNoteBibliography"/>
        <w:spacing w:after="0"/>
      </w:pPr>
      <w:r w:rsidRPr="009B1ABC">
        <w:t>10.</w:t>
      </w:r>
      <w:r w:rsidRPr="009B1ABC">
        <w:tab/>
        <w:t xml:space="preserve">Bannuru RR, Osani MC, Vaysbrot EE, et al. OARSI guidelines for the non-surgical management of knee, hip, and polyarticular osteoarthritis. </w:t>
      </w:r>
      <w:r w:rsidRPr="009B1ABC">
        <w:rPr>
          <w:i/>
        </w:rPr>
        <w:t>Osteoarthritis Cartilage</w:t>
      </w:r>
      <w:r w:rsidRPr="009B1ABC">
        <w:t xml:space="preserve"> 2019; 27: 1578-1589. 2019/07/07. DOI: 10.1016/j.joca.2019.06.011.</w:t>
      </w:r>
    </w:p>
    <w:p w14:paraId="181CAA4F" w14:textId="77777777" w:rsidR="009B1ABC" w:rsidRPr="009B1ABC" w:rsidRDefault="009B1ABC" w:rsidP="009B1ABC">
      <w:pPr>
        <w:pStyle w:val="EndNoteBibliography"/>
        <w:spacing w:after="0"/>
      </w:pPr>
      <w:r w:rsidRPr="009B1ABC">
        <w:t>11.</w:t>
      </w:r>
      <w:r w:rsidRPr="009B1ABC">
        <w:tab/>
        <w:t xml:space="preserve">Marshall M, Watt FE, Vincent TL, et al. Hand osteoarthritis: clinical phenotypes, molecular mechanisms and disease management. </w:t>
      </w:r>
      <w:r w:rsidRPr="009B1ABC">
        <w:rPr>
          <w:i/>
        </w:rPr>
        <w:t>Nat Rev Rheumatol</w:t>
      </w:r>
      <w:r w:rsidRPr="009B1ABC">
        <w:t xml:space="preserve"> 2018; 14: 641-656. 2018/10/12. DOI: 10.1038/s41584-018-0095-4.</w:t>
      </w:r>
    </w:p>
    <w:p w14:paraId="5CACDF98" w14:textId="08D4935E" w:rsidR="009B1ABC" w:rsidRPr="009B1ABC" w:rsidRDefault="009B1ABC" w:rsidP="009B1ABC">
      <w:pPr>
        <w:pStyle w:val="EndNoteBibliography"/>
        <w:spacing w:after="0"/>
      </w:pPr>
      <w:r w:rsidRPr="009B1ABC">
        <w:t>12.</w:t>
      </w:r>
      <w:r w:rsidRPr="009B1ABC">
        <w:tab/>
        <w:t xml:space="preserve">Mobasheri A and Batt M. An update on the pathophysiology of osteoarthritis. </w:t>
      </w:r>
      <w:r w:rsidRPr="009B1ABC">
        <w:rPr>
          <w:i/>
        </w:rPr>
        <w:t>Annals of Physical and Rehabilitation Medicine</w:t>
      </w:r>
      <w:r w:rsidRPr="009B1ABC">
        <w:t xml:space="preserve"> 2016; 59: 333-339. DOI: </w:t>
      </w:r>
      <w:hyperlink r:id="rId11" w:history="1">
        <w:r w:rsidRPr="009B1ABC">
          <w:rPr>
            <w:rStyle w:val="Hyperlink"/>
          </w:rPr>
          <w:t>https://doi.org/10.1016/j.rehab.2016.07.004</w:t>
        </w:r>
      </w:hyperlink>
      <w:r w:rsidRPr="009B1ABC">
        <w:t>.</w:t>
      </w:r>
    </w:p>
    <w:p w14:paraId="10796E8F" w14:textId="77777777" w:rsidR="009B1ABC" w:rsidRPr="009B1ABC" w:rsidRDefault="009B1ABC" w:rsidP="009B1ABC">
      <w:pPr>
        <w:pStyle w:val="EndNoteBibliography"/>
        <w:spacing w:after="0"/>
      </w:pPr>
      <w:r w:rsidRPr="009B1ABC">
        <w:t>13.</w:t>
      </w:r>
      <w:r w:rsidRPr="009B1ABC">
        <w:tab/>
        <w:t xml:space="preserve">Courties A, Sellam J, Maheu E, et al. Coronary heart disease is associated with a worse clinical outcome of hand osteoarthritis: a cross-sectional and longitudinal study. </w:t>
      </w:r>
      <w:r w:rsidRPr="009B1ABC">
        <w:rPr>
          <w:i/>
        </w:rPr>
        <w:t>RMD Open</w:t>
      </w:r>
      <w:r w:rsidRPr="009B1ABC">
        <w:t xml:space="preserve"> 2017; 3: e000344. 2017/03/01. DOI: 10.1136/rmdopen-2016-000344.</w:t>
      </w:r>
    </w:p>
    <w:p w14:paraId="2FE51789" w14:textId="77777777" w:rsidR="009B1ABC" w:rsidRPr="009B1ABC" w:rsidRDefault="009B1ABC" w:rsidP="009B1ABC">
      <w:pPr>
        <w:pStyle w:val="EndNoteBibliography"/>
        <w:spacing w:after="0"/>
      </w:pPr>
      <w:r w:rsidRPr="009B1ABC">
        <w:t>14.</w:t>
      </w:r>
      <w:r w:rsidRPr="009B1ABC">
        <w:tab/>
        <w:t xml:space="preserve">Hodkinson B, Maheu E, Michon M, et al. Assessment and determinants of aesthetic discomfort in hand osteoarthritis. </w:t>
      </w:r>
      <w:r w:rsidRPr="009B1ABC">
        <w:rPr>
          <w:i/>
        </w:rPr>
        <w:t>Ann Rheum Dis</w:t>
      </w:r>
      <w:r w:rsidRPr="009B1ABC">
        <w:t xml:space="preserve"> 2012; 71: 45-49. 2011/09/09. DOI: 10.1136/ard.2011.153965.</w:t>
      </w:r>
    </w:p>
    <w:p w14:paraId="761D1D50" w14:textId="77777777" w:rsidR="009B1ABC" w:rsidRPr="009B1ABC" w:rsidRDefault="009B1ABC" w:rsidP="009B1ABC">
      <w:pPr>
        <w:pStyle w:val="EndNoteBibliography"/>
        <w:spacing w:after="0"/>
      </w:pPr>
      <w:r w:rsidRPr="009B1ABC">
        <w:t>15.</w:t>
      </w:r>
      <w:r w:rsidRPr="009B1ABC">
        <w:tab/>
        <w:t xml:space="preserve">Deveza LA, Nelson AE and Loeser RF. Phenotypes of osteoarthritis: current state and future implications. </w:t>
      </w:r>
      <w:r w:rsidRPr="009B1ABC">
        <w:rPr>
          <w:i/>
        </w:rPr>
        <w:t>Clinical and experimental rheumatology</w:t>
      </w:r>
      <w:r w:rsidRPr="009B1ABC">
        <w:t xml:space="preserve"> 2019; 37 Suppl 120: 64-72. 2019/10/15.</w:t>
      </w:r>
    </w:p>
    <w:p w14:paraId="6B41C965" w14:textId="77777777" w:rsidR="009B1ABC" w:rsidRPr="009B1ABC" w:rsidRDefault="009B1ABC" w:rsidP="009B1ABC">
      <w:pPr>
        <w:pStyle w:val="EndNoteBibliography"/>
        <w:spacing w:after="0"/>
      </w:pPr>
      <w:r w:rsidRPr="009B1ABC">
        <w:t>16.</w:t>
      </w:r>
      <w:r w:rsidRPr="009B1ABC">
        <w:tab/>
        <w:t xml:space="preserve">Kellgren JH and Lawrence JS. Radiological assessment of osteo-arthrosis. </w:t>
      </w:r>
      <w:r w:rsidRPr="009B1ABC">
        <w:rPr>
          <w:i/>
        </w:rPr>
        <w:t>Annals of the rheumatic diseases</w:t>
      </w:r>
      <w:r w:rsidRPr="009B1ABC">
        <w:t xml:space="preserve"> 1957; 16: 494-502. DOI: 10.1136/ard.16.4.494.</w:t>
      </w:r>
    </w:p>
    <w:p w14:paraId="79375533" w14:textId="77777777" w:rsidR="009B1ABC" w:rsidRPr="009B1ABC" w:rsidRDefault="009B1ABC" w:rsidP="009B1ABC">
      <w:pPr>
        <w:pStyle w:val="EndNoteBibliography"/>
        <w:spacing w:after="0"/>
      </w:pPr>
      <w:r w:rsidRPr="009B1ABC">
        <w:t>17.</w:t>
      </w:r>
      <w:r w:rsidRPr="009B1ABC">
        <w:tab/>
        <w:t xml:space="preserve">Haugen IK, Mathiessen A, Slatkowsky-Christensen B, et al. Synovitis and radiographic progression in non-erosive and erosive hand osteoarthritis: is erosive hand osteoarthritis a separate inflammatory phenotype? </w:t>
      </w:r>
      <w:r w:rsidRPr="009B1ABC">
        <w:rPr>
          <w:i/>
        </w:rPr>
        <w:t>Osteoarthritis Cartilage</w:t>
      </w:r>
      <w:r w:rsidRPr="009B1ABC">
        <w:t xml:space="preserve"> 2016; 24: 647-654. 2015/12/02. DOI: 10.1016/j.joca.2015.11.014.</w:t>
      </w:r>
    </w:p>
    <w:p w14:paraId="2AA935D0" w14:textId="77777777" w:rsidR="009B1ABC" w:rsidRPr="009B1ABC" w:rsidRDefault="009B1ABC" w:rsidP="009B1ABC">
      <w:pPr>
        <w:pStyle w:val="EndNoteBibliography"/>
        <w:spacing w:after="0"/>
      </w:pPr>
      <w:r w:rsidRPr="009B1ABC">
        <w:t>18.</w:t>
      </w:r>
      <w:r w:rsidRPr="009B1ABC">
        <w:tab/>
        <w:t xml:space="preserve">Wittoek R, Cruyssen BV and Verbruggen G. Predictors of functional impairment and pain in erosive osteoarthritis of the interphalangeal joints: comparison with controlled inflammatory arthritis. </w:t>
      </w:r>
      <w:r w:rsidRPr="009B1ABC">
        <w:rPr>
          <w:i/>
        </w:rPr>
        <w:t>Arthritis Rheum</w:t>
      </w:r>
      <w:r w:rsidRPr="009B1ABC">
        <w:t xml:space="preserve"> 2012; 64: 1430-1436. 2011/12/06. DOI: 10.1002/art.33502.</w:t>
      </w:r>
    </w:p>
    <w:p w14:paraId="025208BC" w14:textId="77777777" w:rsidR="009B1ABC" w:rsidRPr="009B1ABC" w:rsidRDefault="009B1ABC" w:rsidP="009B1ABC">
      <w:pPr>
        <w:pStyle w:val="EndNoteBibliography"/>
        <w:spacing w:after="0"/>
      </w:pPr>
      <w:r w:rsidRPr="009B1ABC">
        <w:lastRenderedPageBreak/>
        <w:t>19.</w:t>
      </w:r>
      <w:r w:rsidRPr="009B1ABC">
        <w:tab/>
        <w:t xml:space="preserve">Keen HI, Lavie F, Wakefield RJ, et al. The development of a preliminary ultrasonographic scoring system for features of hand osteoarthritis. </w:t>
      </w:r>
      <w:r w:rsidRPr="009B1ABC">
        <w:rPr>
          <w:i/>
        </w:rPr>
        <w:t>Ann Rheum Dis</w:t>
      </w:r>
      <w:r w:rsidRPr="009B1ABC">
        <w:t xml:space="preserve"> 2008; 67: 651-655. 2007/08/21. DOI: 10.1136/ard.2007.077081.</w:t>
      </w:r>
    </w:p>
    <w:p w14:paraId="2F8EEB2F" w14:textId="2C5A93A4" w:rsidR="009B1ABC" w:rsidRPr="009B1ABC" w:rsidRDefault="009B1ABC" w:rsidP="009B1ABC">
      <w:pPr>
        <w:pStyle w:val="EndNoteBibliography"/>
        <w:spacing w:after="0"/>
      </w:pPr>
      <w:r w:rsidRPr="009B1ABC">
        <w:t>20.</w:t>
      </w:r>
      <w:r w:rsidRPr="009B1ABC">
        <w:tab/>
        <w:t xml:space="preserve">Kaufmann RA, Lögters TT, Verbruggen G, et al. Osteoarthritis of the Distal Interphalangeal Joint. </w:t>
      </w:r>
      <w:r w:rsidRPr="009B1ABC">
        <w:rPr>
          <w:i/>
        </w:rPr>
        <w:t>The Journal of Hand Surgery</w:t>
      </w:r>
      <w:r w:rsidRPr="009B1ABC">
        <w:t xml:space="preserve"> 2010; 35: 2117-2125. DOI: </w:t>
      </w:r>
      <w:hyperlink r:id="rId12" w:history="1">
        <w:r w:rsidRPr="009B1ABC">
          <w:rPr>
            <w:rStyle w:val="Hyperlink"/>
          </w:rPr>
          <w:t>https://doi.org/10.1016/j.jhsa.2010.09.003</w:t>
        </w:r>
      </w:hyperlink>
      <w:r w:rsidRPr="009B1ABC">
        <w:t>.</w:t>
      </w:r>
    </w:p>
    <w:p w14:paraId="07C0B1FF" w14:textId="77777777" w:rsidR="009B1ABC" w:rsidRPr="009B1ABC" w:rsidRDefault="009B1ABC" w:rsidP="009B1ABC">
      <w:pPr>
        <w:pStyle w:val="EndNoteBibliography"/>
        <w:spacing w:after="0"/>
      </w:pPr>
      <w:r w:rsidRPr="009B1ABC">
        <w:t>21.</w:t>
      </w:r>
      <w:r w:rsidRPr="009B1ABC">
        <w:tab/>
        <w:t xml:space="preserve">de Wit M, Cooper C, Tugwell P, et al. Practical guidance for engaging patients in health research, treatment guidelines and regulatory processes: results of an expert group meeting organized by the World Health Organization (WHO) and the European Society for Clinical and Economic Aspects of Osteoporosis, Osteoarthritis and Musculoskeletal Diseases (ESCEO). </w:t>
      </w:r>
      <w:r w:rsidRPr="009B1ABC">
        <w:rPr>
          <w:i/>
        </w:rPr>
        <w:t>Aging Clinical and Experimental Research</w:t>
      </w:r>
      <w:r w:rsidRPr="009B1ABC">
        <w:t xml:space="preserve"> 2019; 31: 905-915. DOI: 10.1007/s40520-019-01193-8.</w:t>
      </w:r>
    </w:p>
    <w:p w14:paraId="14A590A0" w14:textId="743EE7B5" w:rsidR="009B1ABC" w:rsidRPr="009B1ABC" w:rsidRDefault="009B1ABC" w:rsidP="009B1ABC">
      <w:pPr>
        <w:pStyle w:val="EndNoteBibliography"/>
        <w:spacing w:after="0"/>
      </w:pPr>
      <w:r w:rsidRPr="009B1ABC">
        <w:t>22.</w:t>
      </w:r>
      <w:r w:rsidRPr="009B1ABC">
        <w:tab/>
        <w:t xml:space="preserve">PREFER.Patient preferences (Innovative Medicines Initiative), </w:t>
      </w:r>
      <w:hyperlink r:id="rId13" w:history="1">
        <w:r w:rsidRPr="009B1ABC">
          <w:rPr>
            <w:rStyle w:val="Hyperlink"/>
          </w:rPr>
          <w:t>https://www.imi-prefer.eu/</w:t>
        </w:r>
      </w:hyperlink>
      <w:r w:rsidRPr="009B1ABC">
        <w:t>.</w:t>
      </w:r>
    </w:p>
    <w:p w14:paraId="740978AB" w14:textId="5DD0DCFA" w:rsidR="009B1ABC" w:rsidRPr="009B1ABC" w:rsidRDefault="009B1ABC" w:rsidP="009B1ABC">
      <w:pPr>
        <w:pStyle w:val="EndNoteBibliography"/>
        <w:spacing w:after="0"/>
      </w:pPr>
      <w:r w:rsidRPr="009B1ABC">
        <w:t>23.</w:t>
      </w:r>
      <w:r w:rsidRPr="009B1ABC">
        <w:tab/>
        <w:t xml:space="preserve">Hiligsmann M, Dennison E, Beaudart C, et al. A discrete-choice experiment to assess patients’ preferences for osteoarthritis treatment: An ESCEO working group. </w:t>
      </w:r>
      <w:r w:rsidRPr="009B1ABC">
        <w:rPr>
          <w:i/>
        </w:rPr>
        <w:t>Seminars in Arthritis and Rheumatism</w:t>
      </w:r>
      <w:r w:rsidRPr="009B1ABC">
        <w:t xml:space="preserve"> 2020; 50: 859-866. DOI: </w:t>
      </w:r>
      <w:hyperlink r:id="rId14" w:history="1">
        <w:r w:rsidRPr="009B1ABC">
          <w:rPr>
            <w:rStyle w:val="Hyperlink"/>
          </w:rPr>
          <w:t>https://doi.org/10.1016/j.semarthrit.2020.08.005</w:t>
        </w:r>
      </w:hyperlink>
      <w:r w:rsidRPr="009B1ABC">
        <w:t>.</w:t>
      </w:r>
    </w:p>
    <w:p w14:paraId="6924EB5C" w14:textId="77777777" w:rsidR="009B1ABC" w:rsidRPr="009B1ABC" w:rsidRDefault="009B1ABC" w:rsidP="009B1ABC">
      <w:pPr>
        <w:pStyle w:val="EndNoteBibliography"/>
        <w:spacing w:after="0"/>
      </w:pPr>
      <w:r w:rsidRPr="009B1ABC">
        <w:t>24.</w:t>
      </w:r>
      <w:r w:rsidRPr="009B1ABC">
        <w:tab/>
        <w:t xml:space="preserve">Arslan IG, Huls SPI, de Bekker-Grob EW, et al. Patients', healthcare providers', and insurance company employees' preferences for knee and hip osteoarthritis care: a discrete choice experiment. </w:t>
      </w:r>
      <w:r w:rsidRPr="009B1ABC">
        <w:rPr>
          <w:i/>
        </w:rPr>
        <w:t>Osteoarthritis Cartilage</w:t>
      </w:r>
      <w:r w:rsidRPr="009B1ABC">
        <w:t xml:space="preserve"> 2020; 28: 1316-1324. 2020/07/19. DOI: 10.1016/j.joca.2020.07.002.</w:t>
      </w:r>
    </w:p>
    <w:p w14:paraId="083C5D14" w14:textId="77777777" w:rsidR="009B1ABC" w:rsidRPr="009B1ABC" w:rsidRDefault="009B1ABC" w:rsidP="009B1ABC">
      <w:pPr>
        <w:pStyle w:val="EndNoteBibliography"/>
        <w:spacing w:after="0"/>
      </w:pPr>
      <w:r w:rsidRPr="009B1ABC">
        <w:t>25.</w:t>
      </w:r>
      <w:r w:rsidRPr="009B1ABC">
        <w:tab/>
        <w:t xml:space="preserve">Turk D, Boeri M, Abraham L, et al. Patient preferences for osteoarthritis pain and chronic low back pain treatments in the United States: a discrete-choice experiment. </w:t>
      </w:r>
      <w:r w:rsidRPr="009B1ABC">
        <w:rPr>
          <w:i/>
        </w:rPr>
        <w:t>Osteoarthritis Cartilage</w:t>
      </w:r>
      <w:r w:rsidRPr="009B1ABC">
        <w:t xml:space="preserve"> 2020; 28: 1202-1213. 2020/07/12. DOI: 10.1016/j.joca.2020.06.006.</w:t>
      </w:r>
    </w:p>
    <w:p w14:paraId="2C59BAFD" w14:textId="77777777" w:rsidR="009B1ABC" w:rsidRPr="009B1ABC" w:rsidRDefault="009B1ABC" w:rsidP="009B1ABC">
      <w:pPr>
        <w:pStyle w:val="EndNoteBibliography"/>
        <w:spacing w:after="0"/>
      </w:pPr>
      <w:r w:rsidRPr="009B1ABC">
        <w:t>26.</w:t>
      </w:r>
      <w:r w:rsidRPr="009B1ABC">
        <w:tab/>
        <w:t xml:space="preserve">Harris CA, Shauver MJ, Yuan F, et al. Understanding Patient Preferences in Proximal Interphalangeal Joint Surgery for Osteoarthritis: A Conjoint Analysis. </w:t>
      </w:r>
      <w:r w:rsidRPr="009B1ABC">
        <w:rPr>
          <w:i/>
        </w:rPr>
        <w:t>J Hand Surg Am</w:t>
      </w:r>
      <w:r w:rsidRPr="009B1ABC">
        <w:t xml:space="preserve"> 2018; 43: 615-624.e614. 2018/04/09. DOI: 10.1016/j.jhsa.2018.03.001.</w:t>
      </w:r>
    </w:p>
    <w:p w14:paraId="1D9AEB2D" w14:textId="77777777" w:rsidR="009B1ABC" w:rsidRPr="009B1ABC" w:rsidRDefault="009B1ABC" w:rsidP="009B1ABC">
      <w:pPr>
        <w:pStyle w:val="EndNoteBibliography"/>
        <w:spacing w:after="0"/>
      </w:pPr>
      <w:r w:rsidRPr="009B1ABC">
        <w:t>27.</w:t>
      </w:r>
      <w:r w:rsidRPr="009B1ABC">
        <w:tab/>
        <w:t xml:space="preserve">van Overbeeke E, Janssens R, Whichello C, et al. Design, Conduct, and Use of Patient Preference Studies in the Medical Product Life Cycle: A Multi-Method Study. </w:t>
      </w:r>
      <w:r w:rsidRPr="009B1ABC">
        <w:rPr>
          <w:i/>
        </w:rPr>
        <w:t>Frontiers in Pharmacology</w:t>
      </w:r>
      <w:r w:rsidRPr="009B1ABC">
        <w:t xml:space="preserve"> 2019; 10. Original Research. DOI: 10.3389/fphar.2019.01395.</w:t>
      </w:r>
    </w:p>
    <w:p w14:paraId="1F44C152" w14:textId="77777777" w:rsidR="009B1ABC" w:rsidRPr="009B1ABC" w:rsidRDefault="009B1ABC" w:rsidP="009B1ABC">
      <w:pPr>
        <w:pStyle w:val="EndNoteBibliography"/>
        <w:spacing w:after="0"/>
      </w:pPr>
      <w:r w:rsidRPr="009B1ABC">
        <w:t>28.</w:t>
      </w:r>
      <w:r w:rsidRPr="009B1ABC">
        <w:tab/>
        <w:t xml:space="preserve">de Wit M, Cooper C and Reginster JY. Practical guidance for patient-centred health research. </w:t>
      </w:r>
      <w:r w:rsidRPr="009B1ABC">
        <w:rPr>
          <w:i/>
        </w:rPr>
        <w:t>Lancet</w:t>
      </w:r>
      <w:r w:rsidRPr="009B1ABC">
        <w:t xml:space="preserve"> 2019; 393: 1095-1096. 2019/03/22. DOI: 10.1016/s0140-6736(19)30034-0.</w:t>
      </w:r>
    </w:p>
    <w:p w14:paraId="05760A10" w14:textId="77777777" w:rsidR="009B1ABC" w:rsidRPr="009B1ABC" w:rsidRDefault="009B1ABC" w:rsidP="009B1ABC">
      <w:pPr>
        <w:pStyle w:val="EndNoteBibliography"/>
        <w:spacing w:after="0"/>
      </w:pPr>
      <w:r w:rsidRPr="009B1ABC">
        <w:t>29.</w:t>
      </w:r>
      <w:r w:rsidRPr="009B1ABC">
        <w:tab/>
        <w:t xml:space="preserve">Bruyère O, Honvo G, Veronese N, et al. An updated algorithm recommendation for the management of knee osteoarthritis from the European Society for Clinical and Economic Aspects of Osteoporosis, Osteoarthritis and Musculoskeletal Diseases (ESCEO). </w:t>
      </w:r>
      <w:r w:rsidRPr="009B1ABC">
        <w:rPr>
          <w:i/>
        </w:rPr>
        <w:t>Semin Arthritis Rheum</w:t>
      </w:r>
      <w:r w:rsidRPr="009B1ABC">
        <w:t xml:space="preserve"> 2019; 49: 337-350. 2019/05/28. DOI: 10.1016/j.semarthrit.2019.04.008.</w:t>
      </w:r>
    </w:p>
    <w:p w14:paraId="7DB281BB" w14:textId="77777777" w:rsidR="009B1ABC" w:rsidRPr="009B1ABC" w:rsidRDefault="009B1ABC" w:rsidP="009B1ABC">
      <w:pPr>
        <w:pStyle w:val="EndNoteBibliography"/>
        <w:spacing w:after="0"/>
      </w:pPr>
      <w:r w:rsidRPr="009B1ABC">
        <w:t>30.</w:t>
      </w:r>
      <w:r w:rsidRPr="009B1ABC">
        <w:tab/>
        <w:t xml:space="preserve">Zhang Z, Huang C, Cao Y, et al. 2021 revised algorithm for the management of knee osteoarthritis-the Chinese viewpoint. </w:t>
      </w:r>
      <w:r w:rsidRPr="009B1ABC">
        <w:rPr>
          <w:i/>
        </w:rPr>
        <w:t>Aging Clin Exp Res</w:t>
      </w:r>
      <w:r w:rsidRPr="009B1ABC">
        <w:t xml:space="preserve"> 2021; 33: 2141-2147. 2021/07/01. DOI: 10.1007/s40520-021-01906-y.</w:t>
      </w:r>
    </w:p>
    <w:p w14:paraId="7DBA6A0E" w14:textId="77777777" w:rsidR="009B1ABC" w:rsidRPr="009B1ABC" w:rsidRDefault="009B1ABC" w:rsidP="009B1ABC">
      <w:pPr>
        <w:pStyle w:val="EndNoteBibliography"/>
        <w:spacing w:after="0"/>
      </w:pPr>
      <w:r w:rsidRPr="009B1ABC">
        <w:t>31.</w:t>
      </w:r>
      <w:r w:rsidRPr="009B1ABC">
        <w:tab/>
        <w:t xml:space="preserve">Yeap SS, Tanavalee A, Perez EC, et al. 2019 revised algorithm for the management of knee osteoarthritis: the Southeast Asian viewpoint. </w:t>
      </w:r>
      <w:r w:rsidRPr="009B1ABC">
        <w:rPr>
          <w:i/>
        </w:rPr>
        <w:t>Aging Clin Exp Res</w:t>
      </w:r>
      <w:r w:rsidRPr="009B1ABC">
        <w:t xml:space="preserve"> 2021; 33: 1149-1156. 2021/03/29. DOI: 10.1007/s40520-021-01834-x.</w:t>
      </w:r>
    </w:p>
    <w:p w14:paraId="76474D63" w14:textId="77777777" w:rsidR="009B1ABC" w:rsidRPr="009B1ABC" w:rsidRDefault="009B1ABC" w:rsidP="009B1ABC">
      <w:pPr>
        <w:pStyle w:val="EndNoteBibliography"/>
        <w:spacing w:after="0"/>
      </w:pPr>
      <w:r w:rsidRPr="009B1ABC">
        <w:t>32.</w:t>
      </w:r>
      <w:r w:rsidRPr="009B1ABC">
        <w:tab/>
        <w:t xml:space="preserve">Kroon FPB, Carmona L, Schoones JW, et al. Efficacy and safety of non-pharmacological, pharmacological and surgical treatment for hand osteoarthritis: a systematic literature review informing the 2018 update of the EULAR recommendations for the management of hand osteoarthritis. </w:t>
      </w:r>
      <w:r w:rsidRPr="009B1ABC">
        <w:rPr>
          <w:i/>
        </w:rPr>
        <w:t>RMD Open</w:t>
      </w:r>
      <w:r w:rsidRPr="009B1ABC">
        <w:t xml:space="preserve"> 2018; 4: e000734. 2018/11/08. DOI: 10.1136/rmdopen-2018-000734.</w:t>
      </w:r>
    </w:p>
    <w:p w14:paraId="307D26C3" w14:textId="77777777" w:rsidR="009B1ABC" w:rsidRPr="009B1ABC" w:rsidRDefault="009B1ABC" w:rsidP="009B1ABC">
      <w:pPr>
        <w:pStyle w:val="EndNoteBibliography"/>
        <w:spacing w:after="0"/>
      </w:pPr>
      <w:r w:rsidRPr="009B1ABC">
        <w:t>33.</w:t>
      </w:r>
      <w:r w:rsidRPr="009B1ABC">
        <w:tab/>
        <w:t xml:space="preserve">Altman R, Alarcón G, Appelrouth D, et al. The American College of Rheumatology criteria for the classification and reporting of osteoarthritis of the hand. </w:t>
      </w:r>
      <w:r w:rsidRPr="009B1ABC">
        <w:rPr>
          <w:i/>
        </w:rPr>
        <w:t>Arthritis Rheum</w:t>
      </w:r>
      <w:r w:rsidRPr="009B1ABC">
        <w:t xml:space="preserve"> 1990; 33: 1601-1610. 1990/11/01. DOI: 10.1002/art.1780331101.</w:t>
      </w:r>
    </w:p>
    <w:p w14:paraId="158F6927" w14:textId="77777777" w:rsidR="009B1ABC" w:rsidRPr="009B1ABC" w:rsidRDefault="009B1ABC" w:rsidP="009B1ABC">
      <w:pPr>
        <w:pStyle w:val="EndNoteBibliography"/>
        <w:spacing w:after="0"/>
      </w:pPr>
      <w:r w:rsidRPr="009B1ABC">
        <w:t>34.</w:t>
      </w:r>
      <w:r w:rsidRPr="009B1ABC">
        <w:tab/>
        <w:t xml:space="preserve">Cadet C and Maheu E. Non-steroidal anti-inflammatory drugs in the pharmacological management of osteoarthritis in the very old: prescribe or proscribe? </w:t>
      </w:r>
      <w:r w:rsidRPr="009B1ABC">
        <w:rPr>
          <w:i/>
        </w:rPr>
        <w:t>Ther Adv Musculoskelet Dis</w:t>
      </w:r>
      <w:r w:rsidRPr="009B1ABC">
        <w:t xml:space="preserve"> 2021; 13: 1759720x211022149. 2021/07/03. DOI: 10.1177/1759720x211022149.</w:t>
      </w:r>
    </w:p>
    <w:p w14:paraId="598EE6AA" w14:textId="77777777" w:rsidR="009B1ABC" w:rsidRPr="009B1ABC" w:rsidRDefault="009B1ABC" w:rsidP="009B1ABC">
      <w:pPr>
        <w:pStyle w:val="EndNoteBibliography"/>
        <w:spacing w:after="0"/>
      </w:pPr>
      <w:r w:rsidRPr="009B1ABC">
        <w:lastRenderedPageBreak/>
        <w:t>35.</w:t>
      </w:r>
      <w:r w:rsidRPr="009B1ABC">
        <w:tab/>
        <w:t xml:space="preserve">Bhala N, Emberson J, Merhi A, et al. Vascular and upper gastrointestinal effects of non-steroidal anti-inflammatory drugs: meta-analyses of individual participant data from randomised trials. </w:t>
      </w:r>
      <w:r w:rsidRPr="009B1ABC">
        <w:rPr>
          <w:i/>
        </w:rPr>
        <w:t>Lancet</w:t>
      </w:r>
      <w:r w:rsidRPr="009B1ABC">
        <w:t xml:space="preserve"> 2013; 382: 769-779. 2013/06/04. DOI: 10.1016/s0140-6736(13)60900-9.</w:t>
      </w:r>
    </w:p>
    <w:p w14:paraId="58EDAD36" w14:textId="77777777" w:rsidR="009B1ABC" w:rsidRPr="009B1ABC" w:rsidRDefault="009B1ABC" w:rsidP="009B1ABC">
      <w:pPr>
        <w:pStyle w:val="EndNoteBibliography"/>
        <w:spacing w:after="0"/>
      </w:pPr>
      <w:r w:rsidRPr="009B1ABC">
        <w:t>36.</w:t>
      </w:r>
      <w:r w:rsidRPr="009B1ABC">
        <w:tab/>
        <w:t xml:space="preserve">Wang X, Tian HJ, Yang HK, et al. Meta-analysis: cyclooxygenase-2 inhibitors are no better than nonselective nonsteroidal anti-inflammatory drugs with proton pump inhibitors in regard to gastrointestinal adverse events in osteoarthritis and rheumatoid arthritis. </w:t>
      </w:r>
      <w:r w:rsidRPr="009B1ABC">
        <w:rPr>
          <w:i/>
        </w:rPr>
        <w:t>Eur J Gastroenterol Hepatol</w:t>
      </w:r>
      <w:r w:rsidRPr="009B1ABC">
        <w:t xml:space="preserve"> 2011; 23: 876-880. 2011/09/09. DOI: 10.1097/MEG.0b013e328349de81.</w:t>
      </w:r>
    </w:p>
    <w:p w14:paraId="6B4042E6" w14:textId="77777777" w:rsidR="009B1ABC" w:rsidRPr="009B1ABC" w:rsidRDefault="009B1ABC" w:rsidP="009B1ABC">
      <w:pPr>
        <w:pStyle w:val="EndNoteBibliography"/>
        <w:spacing w:after="0"/>
      </w:pPr>
      <w:r w:rsidRPr="009B1ABC">
        <w:t>37.</w:t>
      </w:r>
      <w:r w:rsidRPr="009B1ABC">
        <w:tab/>
        <w:t xml:space="preserve">Gunter BR, Butler KA, Wallace RL, et al. Non-steroidal anti-inflammatory drug-induced cardiovascular adverse events: a meta-analysis. </w:t>
      </w:r>
      <w:r w:rsidRPr="009B1ABC">
        <w:rPr>
          <w:i/>
        </w:rPr>
        <w:t>J Clin Pharm Ther</w:t>
      </w:r>
      <w:r w:rsidRPr="009B1ABC">
        <w:t xml:space="preserve"> 2017; 42: 27-38. 2016/12/27. DOI: 10.1111/jcpt.12484.</w:t>
      </w:r>
    </w:p>
    <w:p w14:paraId="271FCBE7" w14:textId="77777777" w:rsidR="009B1ABC" w:rsidRPr="009B1ABC" w:rsidRDefault="009B1ABC" w:rsidP="009B1ABC">
      <w:pPr>
        <w:pStyle w:val="EndNoteBibliography"/>
        <w:spacing w:after="0"/>
      </w:pPr>
      <w:r w:rsidRPr="009B1ABC">
        <w:t>38.</w:t>
      </w:r>
      <w:r w:rsidRPr="009B1ABC">
        <w:tab/>
        <w:t xml:space="preserve">Nissen SE, Yeomans ND, Solomon DH, et al. Cardiovascular Safety of Celecoxib, Naproxen, or Ibuprofen for Arthritis. </w:t>
      </w:r>
      <w:r w:rsidRPr="009B1ABC">
        <w:rPr>
          <w:i/>
        </w:rPr>
        <w:t>N Engl J Med</w:t>
      </w:r>
      <w:r w:rsidRPr="009B1ABC">
        <w:t xml:space="preserve"> 2016; 375: 2519-2529. 2016/12/14. DOI: 10.1056/NEJMoa1611593.</w:t>
      </w:r>
    </w:p>
    <w:p w14:paraId="648E9B5F" w14:textId="77777777" w:rsidR="009B1ABC" w:rsidRPr="009B1ABC" w:rsidRDefault="009B1ABC" w:rsidP="009B1ABC">
      <w:pPr>
        <w:pStyle w:val="EndNoteBibliography"/>
        <w:spacing w:after="0"/>
      </w:pPr>
      <w:r w:rsidRPr="009B1ABC">
        <w:t>39.</w:t>
      </w:r>
      <w:r w:rsidRPr="009B1ABC">
        <w:tab/>
        <w:t xml:space="preserve">Curtis E, Fuggle N, Shaw S, et al. Safety of Cyclooxygenase-2 Inhibitors in Osteoarthritis: Outcomes of a Systematic Review and Meta-Analysis. </w:t>
      </w:r>
      <w:r w:rsidRPr="009B1ABC">
        <w:rPr>
          <w:i/>
        </w:rPr>
        <w:t>Drugs Aging</w:t>
      </w:r>
      <w:r w:rsidRPr="009B1ABC">
        <w:t xml:space="preserve"> 2019; 36: 25-44. 2019/05/11. DOI: 10.1007/s40266-019-00664-x.</w:t>
      </w:r>
    </w:p>
    <w:p w14:paraId="1BE6FC6E" w14:textId="77777777" w:rsidR="009B1ABC" w:rsidRPr="009B1ABC" w:rsidRDefault="009B1ABC" w:rsidP="009B1ABC">
      <w:pPr>
        <w:pStyle w:val="EndNoteBibliography"/>
        <w:spacing w:after="0"/>
      </w:pPr>
      <w:r w:rsidRPr="009B1ABC">
        <w:t>40.</w:t>
      </w:r>
      <w:r w:rsidRPr="009B1ABC">
        <w:tab/>
        <w:t xml:space="preserve">Honvo G, Leclercq V, Geerinck A, et al. Safety of Topical Non-steroidal Anti-Inflammatory Drugs in Osteoarthritis: Outcomes of a Systematic Review and Meta-Analysis. </w:t>
      </w:r>
      <w:r w:rsidRPr="009B1ABC">
        <w:rPr>
          <w:i/>
        </w:rPr>
        <w:t>Drugs Aging</w:t>
      </w:r>
      <w:r w:rsidRPr="009B1ABC">
        <w:t xml:space="preserve"> 2019; 36: 45-64. 2019/05/11. DOI: 10.1007/s40266-019-00661-0.</w:t>
      </w:r>
    </w:p>
    <w:p w14:paraId="6449243B" w14:textId="77777777" w:rsidR="009B1ABC" w:rsidRPr="009B1ABC" w:rsidRDefault="009B1ABC" w:rsidP="009B1ABC">
      <w:pPr>
        <w:pStyle w:val="EndNoteBibliography"/>
        <w:spacing w:after="0"/>
      </w:pPr>
      <w:r w:rsidRPr="009B1ABC">
        <w:t>41.</w:t>
      </w:r>
      <w:r w:rsidRPr="009B1ABC">
        <w:tab/>
        <w:t xml:space="preserve">Zhang W, Jones A and Doherty M. Does paracetamol (acetaminophen) reduce the pain of osteoarthritis? A meta-analysis of randomised controlled trials. </w:t>
      </w:r>
      <w:r w:rsidRPr="009B1ABC">
        <w:rPr>
          <w:i/>
        </w:rPr>
        <w:t>Ann Rheum Dis</w:t>
      </w:r>
      <w:r w:rsidRPr="009B1ABC">
        <w:t xml:space="preserve"> 2004; 63: 901-907. 2004/03/17. DOI: 10.1136/ard.2003.018531.</w:t>
      </w:r>
    </w:p>
    <w:p w14:paraId="474057D3" w14:textId="77777777" w:rsidR="009B1ABC" w:rsidRPr="009B1ABC" w:rsidRDefault="009B1ABC" w:rsidP="009B1ABC">
      <w:pPr>
        <w:pStyle w:val="EndNoteBibliography"/>
        <w:spacing w:after="0"/>
      </w:pPr>
      <w:r w:rsidRPr="009B1ABC">
        <w:t>42.</w:t>
      </w:r>
      <w:r w:rsidRPr="009B1ABC">
        <w:tab/>
        <w:t xml:space="preserve">Zhang W, Nuki G, Moskowitz RW, et al. OARSI recommendations for the management of hip and knee osteoarthritis: part III: Changes in evidence following systematic cumulative update of research published through January 2009. </w:t>
      </w:r>
      <w:r w:rsidRPr="009B1ABC">
        <w:rPr>
          <w:i/>
        </w:rPr>
        <w:t>Osteoarthritis Cartilage</w:t>
      </w:r>
      <w:r w:rsidRPr="009B1ABC">
        <w:t xml:space="preserve"> 2010; 18: 476-499. 2010/02/23. DOI: 10.1016/j.joca.2010.01.013.</w:t>
      </w:r>
    </w:p>
    <w:p w14:paraId="362218AD" w14:textId="77777777" w:rsidR="009B1ABC" w:rsidRPr="009B1ABC" w:rsidRDefault="009B1ABC" w:rsidP="009B1ABC">
      <w:pPr>
        <w:pStyle w:val="EndNoteBibliography"/>
        <w:spacing w:after="0"/>
      </w:pPr>
      <w:r w:rsidRPr="009B1ABC">
        <w:t>43.</w:t>
      </w:r>
      <w:r w:rsidRPr="009B1ABC">
        <w:tab/>
        <w:t xml:space="preserve">Roberts E, Delgado Nunes V, Buckner S, et al. Paracetamol: not as safe as we thought? A systematic literature review of observational studies. </w:t>
      </w:r>
      <w:r w:rsidRPr="009B1ABC">
        <w:rPr>
          <w:i/>
        </w:rPr>
        <w:t>Annals of the rheumatic diseases</w:t>
      </w:r>
      <w:r w:rsidRPr="009B1ABC">
        <w:t xml:space="preserve"> 2016; 75: 552-559. 2015/03/02. DOI: 10.1136/annrheumdis-2014-206914.</w:t>
      </w:r>
    </w:p>
    <w:p w14:paraId="12242148" w14:textId="77777777" w:rsidR="009B1ABC" w:rsidRPr="009B1ABC" w:rsidRDefault="009B1ABC" w:rsidP="009B1ABC">
      <w:pPr>
        <w:pStyle w:val="EndNoteBibliography"/>
        <w:spacing w:after="0"/>
      </w:pPr>
      <w:r w:rsidRPr="009B1ABC">
        <w:t>44.</w:t>
      </w:r>
      <w:r w:rsidRPr="009B1ABC">
        <w:tab/>
        <w:t xml:space="preserve">Bartels EM, Bliddal H, Schøndorff PK, et al. Symptomatic efficacy and safety of diacerein in the treatment of osteoarthritis: a meta-analysis of randomized placebo-controlled trials. </w:t>
      </w:r>
      <w:r w:rsidRPr="009B1ABC">
        <w:rPr>
          <w:i/>
        </w:rPr>
        <w:t>Osteoarthritis Cartilage</w:t>
      </w:r>
      <w:r w:rsidRPr="009B1ABC">
        <w:t xml:space="preserve"> 2010; 18: 289-296. 2009/10/28. DOI: 10.1016/j.joca.2009.10.006.</w:t>
      </w:r>
    </w:p>
    <w:p w14:paraId="19D2F822" w14:textId="77777777" w:rsidR="009B1ABC" w:rsidRPr="009B1ABC" w:rsidRDefault="009B1ABC" w:rsidP="009B1ABC">
      <w:pPr>
        <w:pStyle w:val="EndNoteBibliography"/>
        <w:spacing w:after="0"/>
      </w:pPr>
      <w:r w:rsidRPr="009B1ABC">
        <w:t>45.</w:t>
      </w:r>
      <w:r w:rsidRPr="009B1ABC">
        <w:tab/>
        <w:t xml:space="preserve">Towheed TE and Anastassiades T. Glucosamine therapy for osteoarthritis: an update. </w:t>
      </w:r>
      <w:r w:rsidRPr="009B1ABC">
        <w:rPr>
          <w:i/>
        </w:rPr>
        <w:t>J Rheumatol</w:t>
      </w:r>
      <w:r w:rsidRPr="009B1ABC">
        <w:t xml:space="preserve"> 2007; 34: 1787-1790. 2007/09/06.</w:t>
      </w:r>
    </w:p>
    <w:p w14:paraId="25008800" w14:textId="77777777" w:rsidR="009B1ABC" w:rsidRPr="009B1ABC" w:rsidRDefault="009B1ABC" w:rsidP="009B1ABC">
      <w:pPr>
        <w:pStyle w:val="EndNoteBibliography"/>
        <w:spacing w:after="0"/>
      </w:pPr>
      <w:r w:rsidRPr="009B1ABC">
        <w:t>46.</w:t>
      </w:r>
      <w:r w:rsidRPr="009B1ABC">
        <w:tab/>
        <w:t xml:space="preserve">Singh JA, Noorbaloochi S, MacDonald R, et al. Chondroitin for osteoarthritis. </w:t>
      </w:r>
      <w:r w:rsidRPr="009B1ABC">
        <w:rPr>
          <w:i/>
        </w:rPr>
        <w:t>Cochrane Database Syst Rev</w:t>
      </w:r>
      <w:r w:rsidRPr="009B1ABC">
        <w:t xml:space="preserve"> 2015; 1: Cd005614. 2015/01/30. DOI: 10.1002/14651858.CD005614.pub2.</w:t>
      </w:r>
    </w:p>
    <w:p w14:paraId="31729F03" w14:textId="77777777" w:rsidR="009B1ABC" w:rsidRPr="009B1ABC" w:rsidRDefault="009B1ABC" w:rsidP="009B1ABC">
      <w:pPr>
        <w:pStyle w:val="EndNoteBibliography"/>
        <w:spacing w:after="0"/>
      </w:pPr>
      <w:r w:rsidRPr="009B1ABC">
        <w:t>47.</w:t>
      </w:r>
      <w:r w:rsidRPr="009B1ABC">
        <w:tab/>
        <w:t xml:space="preserve">Reginster JY, Bruyere O and Neuprez A. Current role of glucosamine in the treatment of osteoarthritis. </w:t>
      </w:r>
      <w:r w:rsidRPr="009B1ABC">
        <w:rPr>
          <w:i/>
        </w:rPr>
        <w:t>Rheumatology (Oxford)</w:t>
      </w:r>
      <w:r w:rsidRPr="009B1ABC">
        <w:t xml:space="preserve"> 2007; 46: 731-735. 2007/04/03. DOI: 10.1093/rheumatology/kem026.</w:t>
      </w:r>
    </w:p>
    <w:p w14:paraId="4BEC026A" w14:textId="77777777" w:rsidR="009B1ABC" w:rsidRPr="009B1ABC" w:rsidRDefault="009B1ABC" w:rsidP="009B1ABC">
      <w:pPr>
        <w:pStyle w:val="EndNoteBibliography"/>
        <w:spacing w:after="0"/>
      </w:pPr>
      <w:r w:rsidRPr="009B1ABC">
        <w:t>48.</w:t>
      </w:r>
      <w:r w:rsidRPr="009B1ABC">
        <w:tab/>
        <w:t xml:space="preserve">Eriksen P, Bartels EM, Altman RD, et al. Risk of bias and brand explain the observed inconsistency in trials on glucosamine for symptomatic relief of osteoarthritis: a meta-analysis of placebo-controlled trials. </w:t>
      </w:r>
      <w:r w:rsidRPr="009B1ABC">
        <w:rPr>
          <w:i/>
        </w:rPr>
        <w:t>Arthritis Care Res (Hoboken)</w:t>
      </w:r>
      <w:r w:rsidRPr="009B1ABC">
        <w:t xml:space="preserve"> 2014; 66: 1844-1855. 2014/06/07. DOI: 10.1002/acr.22376.</w:t>
      </w:r>
    </w:p>
    <w:p w14:paraId="4E83450F" w14:textId="77777777" w:rsidR="009B1ABC" w:rsidRPr="009B1ABC" w:rsidRDefault="009B1ABC" w:rsidP="009B1ABC">
      <w:pPr>
        <w:pStyle w:val="EndNoteBibliography"/>
        <w:spacing w:after="0"/>
      </w:pPr>
      <w:r w:rsidRPr="009B1ABC">
        <w:t>49.</w:t>
      </w:r>
      <w:r w:rsidRPr="009B1ABC">
        <w:tab/>
        <w:t xml:space="preserve">Hochberg MC. Structure-modifying effects of chondroitin sulfate in knee osteoarthritis: an updated meta-analysis of randomized placebo-controlled trials of 2-year duration. </w:t>
      </w:r>
      <w:r w:rsidRPr="009B1ABC">
        <w:rPr>
          <w:i/>
        </w:rPr>
        <w:t>Osteoarthritis Cartilage</w:t>
      </w:r>
      <w:r w:rsidRPr="009B1ABC">
        <w:t xml:space="preserve"> 2010; 18 Suppl 1: S28-31. 2010/04/20. DOI: 10.1016/j.joca.2010.02.016.</w:t>
      </w:r>
    </w:p>
    <w:p w14:paraId="4C854A7F" w14:textId="77777777" w:rsidR="009B1ABC" w:rsidRPr="009B1ABC" w:rsidRDefault="009B1ABC" w:rsidP="009B1ABC">
      <w:pPr>
        <w:pStyle w:val="EndNoteBibliography"/>
        <w:spacing w:after="0"/>
      </w:pPr>
      <w:r w:rsidRPr="009B1ABC">
        <w:t>50.</w:t>
      </w:r>
      <w:r w:rsidRPr="009B1ABC">
        <w:tab/>
        <w:t xml:space="preserve">Honvo G, Reginster JY, Rabenda V, et al. Safety of Symptomatic Slow-Acting Drugs for Osteoarthritis: Outcomes of a Systematic Review and Meta-Analysis. </w:t>
      </w:r>
      <w:r w:rsidRPr="009B1ABC">
        <w:rPr>
          <w:i/>
        </w:rPr>
        <w:t>Drugs Aging</w:t>
      </w:r>
      <w:r w:rsidRPr="009B1ABC">
        <w:t xml:space="preserve"> 2019; 36: 65-99. 2019/05/11. DOI: 10.1007/s40266-019-00662-z.</w:t>
      </w:r>
    </w:p>
    <w:p w14:paraId="72989EB3" w14:textId="77777777" w:rsidR="009B1ABC" w:rsidRPr="009B1ABC" w:rsidRDefault="009B1ABC" w:rsidP="009B1ABC">
      <w:pPr>
        <w:pStyle w:val="EndNoteBibliography"/>
        <w:spacing w:after="0"/>
      </w:pPr>
      <w:r w:rsidRPr="009B1ABC">
        <w:t>51.</w:t>
      </w:r>
      <w:r w:rsidRPr="009B1ABC">
        <w:tab/>
        <w:t xml:space="preserve">Tenti S, Giordano N, Mondanelli N, et al. A retrospective observational study of glucosamine sulfate in addition to conventional therapy in hand osteoarthritis patients compared to conventional </w:t>
      </w:r>
      <w:r w:rsidRPr="009B1ABC">
        <w:lastRenderedPageBreak/>
        <w:t xml:space="preserve">treatment alone. </w:t>
      </w:r>
      <w:r w:rsidRPr="009B1ABC">
        <w:rPr>
          <w:i/>
        </w:rPr>
        <w:t>Aging Clin Exp Res</w:t>
      </w:r>
      <w:r w:rsidRPr="009B1ABC">
        <w:t xml:space="preserve"> 2020; 32: 1161-1172. 2019/08/21. DOI: 10.1007/s40520-019-01305-4.</w:t>
      </w:r>
    </w:p>
    <w:p w14:paraId="0404408B" w14:textId="77777777" w:rsidR="009B1ABC" w:rsidRPr="009B1ABC" w:rsidRDefault="009B1ABC" w:rsidP="009B1ABC">
      <w:pPr>
        <w:pStyle w:val="EndNoteBibliography"/>
        <w:spacing w:after="0"/>
      </w:pPr>
      <w:r w:rsidRPr="009B1ABC">
        <w:t>52.</w:t>
      </w:r>
      <w:r w:rsidRPr="009B1ABC">
        <w:tab/>
        <w:t xml:space="preserve">Shin K, Kim JW, Moon KW, et al. The efficacy of diacerein in hand osteoarthritis: a double-blind, randomized, placebo-controlled study. </w:t>
      </w:r>
      <w:r w:rsidRPr="009B1ABC">
        <w:rPr>
          <w:i/>
        </w:rPr>
        <w:t>Clin Ther</w:t>
      </w:r>
      <w:r w:rsidRPr="009B1ABC">
        <w:t xml:space="preserve"> 2013; 35: 431-439. 2013/03/12. DOI: 10.1016/j.clinthera.2013.02.009.</w:t>
      </w:r>
    </w:p>
    <w:p w14:paraId="668B6B66" w14:textId="77777777" w:rsidR="009B1ABC" w:rsidRPr="009B1ABC" w:rsidRDefault="009B1ABC" w:rsidP="009B1ABC">
      <w:pPr>
        <w:pStyle w:val="EndNoteBibliography"/>
        <w:spacing w:after="0"/>
      </w:pPr>
      <w:r w:rsidRPr="009B1ABC">
        <w:t>53.</w:t>
      </w:r>
      <w:r w:rsidRPr="009B1ABC">
        <w:tab/>
        <w:t xml:space="preserve">Arden NK, Perry TA, Bannuru RR, et al. Non-surgical management of knee osteoarthritis: comparison of ESCEO and OARSI 2019 guidelines. </w:t>
      </w:r>
      <w:r w:rsidRPr="009B1ABC">
        <w:rPr>
          <w:i/>
        </w:rPr>
        <w:t>Nat Rev Rheumatol</w:t>
      </w:r>
      <w:r w:rsidRPr="009B1ABC">
        <w:t xml:space="preserve"> 2021; 17: 59-66. 2020/10/30. DOI: 10.1038/s41584-020-00523-9.</w:t>
      </w:r>
    </w:p>
    <w:p w14:paraId="10AEE2B3" w14:textId="77777777" w:rsidR="009B1ABC" w:rsidRPr="009B1ABC" w:rsidRDefault="009B1ABC" w:rsidP="009B1ABC">
      <w:pPr>
        <w:pStyle w:val="EndNoteBibliography"/>
        <w:spacing w:after="0"/>
      </w:pPr>
      <w:r w:rsidRPr="009B1ABC">
        <w:t>54.</w:t>
      </w:r>
      <w:r w:rsidRPr="009B1ABC">
        <w:tab/>
        <w:t xml:space="preserve">Reginster JY and Veronese N. Highly purified chondroitin sulfate: a literature review on clinical efficacy and pharmacoeconomic aspects in osteoarthritis treatment. </w:t>
      </w:r>
      <w:r w:rsidRPr="009B1ABC">
        <w:rPr>
          <w:i/>
        </w:rPr>
        <w:t>Aging Clin Exp Res</w:t>
      </w:r>
      <w:r w:rsidRPr="009B1ABC">
        <w:t xml:space="preserve"> 2021; 33: 37-47. 2020/07/09. DOI: 10.1007/s40520-020-01643-8.</w:t>
      </w:r>
    </w:p>
    <w:p w14:paraId="19081C00" w14:textId="77777777" w:rsidR="009B1ABC" w:rsidRPr="009B1ABC" w:rsidRDefault="009B1ABC" w:rsidP="009B1ABC">
      <w:pPr>
        <w:pStyle w:val="EndNoteBibliography"/>
        <w:spacing w:after="0"/>
      </w:pPr>
      <w:r w:rsidRPr="009B1ABC">
        <w:t>55.</w:t>
      </w:r>
      <w:r w:rsidRPr="009B1ABC">
        <w:tab/>
        <w:t xml:space="preserve">Verbruggen G, Goemaere S and Veys EM. Systems to assess the progression of finger joint osteoarthritis and the effects of disease modifying osteoarthritis drugs. </w:t>
      </w:r>
      <w:r w:rsidRPr="009B1ABC">
        <w:rPr>
          <w:i/>
        </w:rPr>
        <w:t>Clin Rheumatol</w:t>
      </w:r>
      <w:r w:rsidRPr="009B1ABC">
        <w:t xml:space="preserve"> 2002; 21: 231-243. 2002/07/12. DOI: 10.1007/s10067-002-8290-7.</w:t>
      </w:r>
    </w:p>
    <w:p w14:paraId="499808D7" w14:textId="77777777" w:rsidR="009B1ABC" w:rsidRPr="009B1ABC" w:rsidRDefault="009B1ABC" w:rsidP="009B1ABC">
      <w:pPr>
        <w:pStyle w:val="EndNoteBibliography"/>
        <w:spacing w:after="0"/>
      </w:pPr>
      <w:r w:rsidRPr="009B1ABC">
        <w:t>56.</w:t>
      </w:r>
      <w:r w:rsidRPr="009B1ABC">
        <w:tab/>
        <w:t xml:space="preserve">Gabay C, Medinger-Sadowski C, Gascon D, et al. Symptomatic effects of chondroitin 4 and chondroitin 6 sulfate on hand osteoarthritis: a randomized, double-blind, placebo-controlled clinical trial at a single center. </w:t>
      </w:r>
      <w:r w:rsidRPr="009B1ABC">
        <w:rPr>
          <w:i/>
        </w:rPr>
        <w:t>Arthritis Rheum</w:t>
      </w:r>
      <w:r w:rsidRPr="009B1ABC">
        <w:t xml:space="preserve"> 2011; 63: 3383-3391. 2011/09/08. DOI: 10.1002/art.30574.</w:t>
      </w:r>
    </w:p>
    <w:p w14:paraId="46EE50B0" w14:textId="77777777" w:rsidR="009B1ABC" w:rsidRPr="009B1ABC" w:rsidRDefault="009B1ABC" w:rsidP="009B1ABC">
      <w:pPr>
        <w:pStyle w:val="EndNoteBibliography"/>
        <w:spacing w:after="0"/>
      </w:pPr>
      <w:r w:rsidRPr="009B1ABC">
        <w:t>57.</w:t>
      </w:r>
      <w:r w:rsidRPr="009B1ABC">
        <w:tab/>
        <w:t xml:space="preserve">Honvo G, Lengelé L, Charles A, et al. Role of Collagen Derivatives in Osteoarthritis and Cartilage Repair: A Systematic Scoping Review With Evidence Mapping. </w:t>
      </w:r>
      <w:r w:rsidRPr="009B1ABC">
        <w:rPr>
          <w:i/>
        </w:rPr>
        <w:t>Rheumatol Ther</w:t>
      </w:r>
      <w:r w:rsidRPr="009B1ABC">
        <w:t xml:space="preserve"> 2020; 7: 703-740. 2020/10/18. DOI: 10.1007/s40744-020-00240-5.</w:t>
      </w:r>
    </w:p>
    <w:p w14:paraId="7D631E22" w14:textId="77777777" w:rsidR="009B1ABC" w:rsidRPr="009B1ABC" w:rsidRDefault="009B1ABC" w:rsidP="009B1ABC">
      <w:pPr>
        <w:pStyle w:val="EndNoteBibliography"/>
        <w:spacing w:after="0"/>
      </w:pPr>
      <w:r w:rsidRPr="009B1ABC">
        <w:t>58.</w:t>
      </w:r>
      <w:r w:rsidRPr="009B1ABC">
        <w:tab/>
        <w:t xml:space="preserve">Bartoloni E, Luccioli F, La Paglia GMC, et al. Effect of Sinovial High-Low® injections in trapeziometacarpal osteoarthritis. </w:t>
      </w:r>
      <w:r w:rsidRPr="009B1ABC">
        <w:rPr>
          <w:i/>
        </w:rPr>
        <w:t>Clin Exp Rheumatol</w:t>
      </w:r>
      <w:r w:rsidRPr="009B1ABC">
        <w:t xml:space="preserve"> 2019; 37: 166. 2019/01/09.</w:t>
      </w:r>
    </w:p>
    <w:p w14:paraId="453DA044" w14:textId="77777777" w:rsidR="009B1ABC" w:rsidRPr="009B1ABC" w:rsidRDefault="009B1ABC" w:rsidP="009B1ABC">
      <w:pPr>
        <w:pStyle w:val="EndNoteBibliography"/>
        <w:spacing w:after="0"/>
      </w:pPr>
      <w:r w:rsidRPr="009B1ABC">
        <w:t>59.</w:t>
      </w:r>
      <w:r w:rsidRPr="009B1ABC">
        <w:tab/>
        <w:t xml:space="preserve">Tenti S, Cheleschi S, Mondanelli N, et al. New Trends in Injection-Based Therapy for Thumb-Base Osteoarthritis: Where Are We and where Are We Going? </w:t>
      </w:r>
      <w:r w:rsidRPr="009B1ABC">
        <w:rPr>
          <w:i/>
        </w:rPr>
        <w:t>Frontiers in Pharmacology</w:t>
      </w:r>
      <w:r w:rsidRPr="009B1ABC">
        <w:t xml:space="preserve"> 2021; 12. Review. DOI: 10.3389/fphar.2021.637904.</w:t>
      </w:r>
    </w:p>
    <w:p w14:paraId="3D66FE20" w14:textId="77777777" w:rsidR="009B1ABC" w:rsidRPr="009B1ABC" w:rsidRDefault="009B1ABC" w:rsidP="009B1ABC">
      <w:pPr>
        <w:pStyle w:val="EndNoteBibliography"/>
        <w:spacing w:after="0"/>
      </w:pPr>
      <w:r w:rsidRPr="009B1ABC">
        <w:t>60.</w:t>
      </w:r>
      <w:r w:rsidRPr="009B1ABC">
        <w:tab/>
        <w:t xml:space="preserve">Rocchi L, Merolli A, Giordani L, et al. Trapeziometacarpal joint osteoarthritis: a prospective trial on two widespread conservative therapies. </w:t>
      </w:r>
      <w:r w:rsidRPr="009B1ABC">
        <w:rPr>
          <w:i/>
        </w:rPr>
        <w:t>Muscles Ligaments Tendons J</w:t>
      </w:r>
      <w:r w:rsidRPr="009B1ABC">
        <w:t xml:space="preserve"> 2017; 7: 603-610. 2018/05/04. DOI: 10.11138/mltj/2017.7.4.603.</w:t>
      </w:r>
    </w:p>
    <w:p w14:paraId="24DC9AE5" w14:textId="77777777" w:rsidR="009B1ABC" w:rsidRPr="009B1ABC" w:rsidRDefault="009B1ABC" w:rsidP="009B1ABC">
      <w:pPr>
        <w:pStyle w:val="EndNoteBibliography"/>
        <w:spacing w:after="0"/>
      </w:pPr>
      <w:r w:rsidRPr="009B1ABC">
        <w:t>61.</w:t>
      </w:r>
      <w:r w:rsidRPr="009B1ABC">
        <w:tab/>
        <w:t xml:space="preserve">Khan M, Waseem M, Raza A, et al. Quantitative Assessment of Improvement with Single Corticosteroid Injection in Thumb CMC Joint Osteoarthritis? </w:t>
      </w:r>
      <w:r w:rsidRPr="009B1ABC">
        <w:rPr>
          <w:i/>
        </w:rPr>
        <w:t>Open Orthop J</w:t>
      </w:r>
      <w:r w:rsidRPr="009B1ABC">
        <w:t xml:space="preserve"> 2009; 3: 48-51. 2009/07/03. DOI: 10.2174/1874325000903010048.</w:t>
      </w:r>
    </w:p>
    <w:p w14:paraId="2B270AE1" w14:textId="77777777" w:rsidR="009B1ABC" w:rsidRPr="009B1ABC" w:rsidRDefault="009B1ABC" w:rsidP="009B1ABC">
      <w:pPr>
        <w:pStyle w:val="EndNoteBibliography"/>
        <w:spacing w:after="0"/>
      </w:pPr>
      <w:r w:rsidRPr="009B1ABC">
        <w:t>62.</w:t>
      </w:r>
      <w:r w:rsidRPr="009B1ABC">
        <w:tab/>
        <w:t xml:space="preserve">Østerås N, Kjeken I, Smedslund G, et al. Exercise for Hand Osteoarthritis: A Cochrane Systematic Review. </w:t>
      </w:r>
      <w:r w:rsidRPr="009B1ABC">
        <w:rPr>
          <w:i/>
        </w:rPr>
        <w:t>J Rheumatol</w:t>
      </w:r>
      <w:r w:rsidRPr="009B1ABC">
        <w:t xml:space="preserve"> 2017; 44: 1850-1858. 2017/10/17. DOI: 10.3899/jrheum.170424.</w:t>
      </w:r>
    </w:p>
    <w:p w14:paraId="3E63D3C2" w14:textId="77777777" w:rsidR="009B1ABC" w:rsidRPr="009B1ABC" w:rsidRDefault="009B1ABC" w:rsidP="009B1ABC">
      <w:pPr>
        <w:pStyle w:val="EndNoteBibliography"/>
        <w:spacing w:after="0"/>
      </w:pPr>
      <w:r w:rsidRPr="009B1ABC">
        <w:t>63.</w:t>
      </w:r>
      <w:r w:rsidRPr="009B1ABC">
        <w:tab/>
        <w:t xml:space="preserve">Biver E, Berenbaum F, Valdes AM, et al. Gut microbiota and osteoarthritis management: An expert consensus of the European society for clinical and economic aspects of osteoporosis, osteoarthritis and musculoskeletal diseases (ESCEO). </w:t>
      </w:r>
      <w:r w:rsidRPr="009B1ABC">
        <w:rPr>
          <w:i/>
        </w:rPr>
        <w:t>Ageing Res Rev</w:t>
      </w:r>
      <w:r w:rsidRPr="009B1ABC">
        <w:t xml:space="preserve"> 2019; 55: 100946. 2019/08/23. DOI: 10.1016/j.arr.2019.100946.</w:t>
      </w:r>
    </w:p>
    <w:p w14:paraId="3DF14A49" w14:textId="77777777" w:rsidR="009B1ABC" w:rsidRPr="009B1ABC" w:rsidRDefault="009B1ABC" w:rsidP="009B1ABC">
      <w:pPr>
        <w:pStyle w:val="EndNoteBibliography"/>
        <w:spacing w:after="0"/>
      </w:pPr>
      <w:r w:rsidRPr="009B1ABC">
        <w:t>64.</w:t>
      </w:r>
      <w:r w:rsidRPr="009B1ABC">
        <w:tab/>
        <w:t xml:space="preserve">Slatkowsky-Christensen B, Mowinckel P and Kvien TK. Health status and perception of pain: a comparative study between female patients with hand osteoarthritis and rheumatoid arthritis. </w:t>
      </w:r>
      <w:r w:rsidRPr="009B1ABC">
        <w:rPr>
          <w:i/>
        </w:rPr>
        <w:t>Scandinavian Journal of Rheumatology</w:t>
      </w:r>
      <w:r w:rsidRPr="009B1ABC">
        <w:t xml:space="preserve"> 2009; 38: 342-348. DOI: 10.1080/03009740902913496.</w:t>
      </w:r>
    </w:p>
    <w:p w14:paraId="76F20D32" w14:textId="77777777" w:rsidR="009B1ABC" w:rsidRPr="009B1ABC" w:rsidRDefault="009B1ABC" w:rsidP="009B1ABC">
      <w:pPr>
        <w:pStyle w:val="EndNoteBibliography"/>
        <w:spacing w:after="0"/>
      </w:pPr>
      <w:r w:rsidRPr="009B1ABC">
        <w:t>65.</w:t>
      </w:r>
      <w:r w:rsidRPr="009B1ABC">
        <w:tab/>
        <w:t xml:space="preserve">Kloppenburg M, Peterfy C, Haugen IK, et al. Phase IIa, placebo-controlled, randomised study of lutikizumab, an anti-interleukin-1α and anti-interleukin-1β dual variable domain immunoglobulin, in patients with erosive hand osteoarthritis. </w:t>
      </w:r>
      <w:r w:rsidRPr="009B1ABC">
        <w:rPr>
          <w:i/>
        </w:rPr>
        <w:t>Ann Rheum Dis</w:t>
      </w:r>
      <w:r w:rsidRPr="009B1ABC">
        <w:t xml:space="preserve"> 2019; 78: 413-420. 2018/12/16. DOI: 10.1136/annrheumdis-2018-213336.</w:t>
      </w:r>
    </w:p>
    <w:p w14:paraId="3FD35049" w14:textId="77777777" w:rsidR="009B1ABC" w:rsidRPr="009B1ABC" w:rsidRDefault="009B1ABC" w:rsidP="009B1ABC">
      <w:pPr>
        <w:pStyle w:val="EndNoteBibliography"/>
        <w:spacing w:after="0"/>
      </w:pPr>
      <w:r w:rsidRPr="009B1ABC">
        <w:t>66.</w:t>
      </w:r>
      <w:r w:rsidRPr="009B1ABC">
        <w:tab/>
        <w:t xml:space="preserve">Kloppenburg M, Ramonda R, Bobacz K, et al. Etanercept in patients with inflammatory hand osteoarthritis (EHOA): a multicentre, randomised, double-blind, placebo-controlled trial. </w:t>
      </w:r>
      <w:r w:rsidRPr="009B1ABC">
        <w:rPr>
          <w:i/>
        </w:rPr>
        <w:t>Ann Rheum Dis</w:t>
      </w:r>
      <w:r w:rsidRPr="009B1ABC">
        <w:t xml:space="preserve"> 2018; 77: 1757-1764. 2018/10/05. DOI: 10.1136/annrheumdis-2018-213202.</w:t>
      </w:r>
    </w:p>
    <w:p w14:paraId="47A245D5" w14:textId="77777777" w:rsidR="009B1ABC" w:rsidRPr="009B1ABC" w:rsidRDefault="009B1ABC" w:rsidP="009B1ABC">
      <w:pPr>
        <w:pStyle w:val="EndNoteBibliography"/>
        <w:spacing w:after="0"/>
      </w:pPr>
      <w:r w:rsidRPr="009B1ABC">
        <w:t>67.</w:t>
      </w:r>
      <w:r w:rsidRPr="009B1ABC">
        <w:tab/>
        <w:t xml:space="preserve">Schett G, Bainbridge C, Berkowitz M, et al. Anti-granulocyte-macrophage colony-stimulating factor antibody otilimab in patients with hand osteoarthritis: a phase 2a randomised trial. </w:t>
      </w:r>
      <w:r w:rsidRPr="009B1ABC">
        <w:rPr>
          <w:i/>
        </w:rPr>
        <w:t>The Lancet Rheumatology</w:t>
      </w:r>
      <w:r w:rsidRPr="009B1ABC">
        <w:t xml:space="preserve"> 2020; 2: e623-e632. DOI: 10.1016/S2665-9913(20)30171-5.</w:t>
      </w:r>
    </w:p>
    <w:p w14:paraId="7D45F764" w14:textId="77777777" w:rsidR="009B1ABC" w:rsidRPr="009B1ABC" w:rsidRDefault="009B1ABC" w:rsidP="009B1ABC">
      <w:pPr>
        <w:pStyle w:val="EndNoteBibliography"/>
        <w:spacing w:after="0"/>
      </w:pPr>
      <w:r w:rsidRPr="009B1ABC">
        <w:lastRenderedPageBreak/>
        <w:t>68.</w:t>
      </w:r>
      <w:r w:rsidRPr="009B1ABC">
        <w:tab/>
        <w:t xml:space="preserve">Aitken D, Laslett LL, Pan F, et al. A randomised double-blind placebo-controlled crossover trial of HUMira (adalimumab) for erosive hand OsteoaRthritis - the HUMOR trial. </w:t>
      </w:r>
      <w:r w:rsidRPr="009B1ABC">
        <w:rPr>
          <w:i/>
        </w:rPr>
        <w:t>Osteoarthritis Cartilage</w:t>
      </w:r>
      <w:r w:rsidRPr="009B1ABC">
        <w:t xml:space="preserve"> 2018; 26: 880-887. 2018/03/03. DOI: 10.1016/j.joca.2018.02.899.</w:t>
      </w:r>
    </w:p>
    <w:p w14:paraId="23C16C37" w14:textId="77777777" w:rsidR="009B1ABC" w:rsidRPr="009B1ABC" w:rsidRDefault="009B1ABC" w:rsidP="009B1ABC">
      <w:pPr>
        <w:pStyle w:val="EndNoteBibliography"/>
        <w:spacing w:after="0"/>
      </w:pPr>
      <w:r w:rsidRPr="009B1ABC">
        <w:t>69.</w:t>
      </w:r>
      <w:r w:rsidRPr="009B1ABC">
        <w:tab/>
        <w:t xml:space="preserve">Chevalier X, Ravaud P, Maheu E, et al. Adalimumab in patients with hand osteoarthritis refractory to analgesics and NSAIDs: a randomised, multicentre, double-blind, placebo-controlled trial. </w:t>
      </w:r>
      <w:r w:rsidRPr="009B1ABC">
        <w:rPr>
          <w:i/>
        </w:rPr>
        <w:t>Ann Rheum Dis</w:t>
      </w:r>
      <w:r w:rsidRPr="009B1ABC">
        <w:t xml:space="preserve"> 2015; 74: 1697-1705. 2014/05/13. DOI: 10.1136/annrheumdis-2014-205348.</w:t>
      </w:r>
    </w:p>
    <w:p w14:paraId="1E586928" w14:textId="77777777" w:rsidR="009B1ABC" w:rsidRPr="009B1ABC" w:rsidRDefault="009B1ABC" w:rsidP="009B1ABC">
      <w:pPr>
        <w:pStyle w:val="EndNoteBibliography"/>
        <w:spacing w:after="0"/>
      </w:pPr>
      <w:r w:rsidRPr="009B1ABC">
        <w:t>70.</w:t>
      </w:r>
      <w:r w:rsidRPr="009B1ABC">
        <w:tab/>
        <w:t xml:space="preserve">Richette P, Latourte A, Sellam J, et al. Efficacy of tocilizumab in patients with hand osteoarthritis: double blind, randomised, placebo-controlled, multicentre trial. </w:t>
      </w:r>
      <w:r w:rsidRPr="009B1ABC">
        <w:rPr>
          <w:i/>
        </w:rPr>
        <w:t>Ann Rheum Dis</w:t>
      </w:r>
      <w:r w:rsidRPr="009B1ABC">
        <w:t xml:space="preserve"> 2020 2020/10/16. DOI: 10.1136/annrheumdis-2020-218547.</w:t>
      </w:r>
    </w:p>
    <w:p w14:paraId="12B41E6E" w14:textId="77777777" w:rsidR="009B1ABC" w:rsidRPr="009B1ABC" w:rsidRDefault="009B1ABC" w:rsidP="009B1ABC">
      <w:pPr>
        <w:pStyle w:val="EndNoteBibliography"/>
        <w:spacing w:after="0"/>
      </w:pPr>
      <w:r w:rsidRPr="009B1ABC">
        <w:t>71.</w:t>
      </w:r>
      <w:r w:rsidRPr="009B1ABC">
        <w:tab/>
        <w:t xml:space="preserve">Kedor C, Detert J, Rau R, et al. Hydroxychloroquine in patients with inflammatory and erosive osteoarthritis of the hands: results of the OA-TREAT study-a randomised, double-blind, placebo-controlled, multicentre, investigator-initiated trial. </w:t>
      </w:r>
      <w:r w:rsidRPr="009B1ABC">
        <w:rPr>
          <w:i/>
        </w:rPr>
        <w:t>RMD Open</w:t>
      </w:r>
      <w:r w:rsidRPr="009B1ABC">
        <w:t xml:space="preserve"> 2021; 7 2021/07/04. DOI: 10.1136/rmdopen-2021-001660.</w:t>
      </w:r>
    </w:p>
    <w:p w14:paraId="751A1FB2" w14:textId="77777777" w:rsidR="009B1ABC" w:rsidRPr="009B1ABC" w:rsidRDefault="009B1ABC" w:rsidP="009B1ABC">
      <w:pPr>
        <w:pStyle w:val="EndNoteBibliography"/>
        <w:spacing w:after="0"/>
      </w:pPr>
      <w:r w:rsidRPr="009B1ABC">
        <w:t>72.</w:t>
      </w:r>
      <w:r w:rsidRPr="009B1ABC">
        <w:tab/>
        <w:t xml:space="preserve">Kingsbury SR, Tharmanathan P, Keding A, et al. Hydroxychloroquine Effectiveness in Reducing Symptoms of Hand Osteoarthritis: A Randomized Trial. </w:t>
      </w:r>
      <w:r w:rsidRPr="009B1ABC">
        <w:rPr>
          <w:i/>
        </w:rPr>
        <w:t>Ann Intern Med</w:t>
      </w:r>
      <w:r w:rsidRPr="009B1ABC">
        <w:t xml:space="preserve"> 2018; 168: 385-395. 2018/02/21. DOI: 10.7326/m17-1430.</w:t>
      </w:r>
    </w:p>
    <w:p w14:paraId="12EF9881" w14:textId="77777777" w:rsidR="009B1ABC" w:rsidRPr="009B1ABC" w:rsidRDefault="009B1ABC" w:rsidP="009B1ABC">
      <w:pPr>
        <w:pStyle w:val="EndNoteBibliography"/>
        <w:spacing w:after="0"/>
      </w:pPr>
      <w:r w:rsidRPr="009B1ABC">
        <w:t>73.</w:t>
      </w:r>
      <w:r w:rsidRPr="009B1ABC">
        <w:tab/>
        <w:t xml:space="preserve">Lee W, Ruijgrok L, Boxma-de Klerk B, et al. Efficacy of Hydroxychloroquine in Hand Osteoarthritis: A Randomized, Double-Blind, Placebo-Controlled Trial. </w:t>
      </w:r>
      <w:r w:rsidRPr="009B1ABC">
        <w:rPr>
          <w:i/>
        </w:rPr>
        <w:t>Arthritis Care Res (Hoboken)</w:t>
      </w:r>
      <w:r w:rsidRPr="009B1ABC">
        <w:t xml:space="preserve"> 2018; 70: 1320-1325. 2017/11/11. DOI: 10.1002/acr.23471.</w:t>
      </w:r>
    </w:p>
    <w:p w14:paraId="3856D0C9" w14:textId="77777777" w:rsidR="009B1ABC" w:rsidRPr="009B1ABC" w:rsidRDefault="009B1ABC" w:rsidP="009B1ABC">
      <w:pPr>
        <w:pStyle w:val="EndNoteBibliography"/>
        <w:spacing w:after="0"/>
      </w:pPr>
      <w:r w:rsidRPr="009B1ABC">
        <w:t>74.</w:t>
      </w:r>
      <w:r w:rsidRPr="009B1ABC">
        <w:tab/>
        <w:t xml:space="preserve">Davis CR, Ruediger CD, Dyer KA, et al. Colchicine is not effective for reducing osteoarthritic hand pain compared to placebo: a randomised, placebo-controlled trial (COLAH). </w:t>
      </w:r>
      <w:r w:rsidRPr="009B1ABC">
        <w:rPr>
          <w:i/>
        </w:rPr>
        <w:t>Osteoarthritis Cartilage</w:t>
      </w:r>
      <w:r w:rsidRPr="009B1ABC">
        <w:t xml:space="preserve"> 2021; 29: 208-214. 2020/11/25. DOI: 10.1016/j.joca.2020.11.002.</w:t>
      </w:r>
    </w:p>
    <w:p w14:paraId="44A7579A" w14:textId="77777777" w:rsidR="009B1ABC" w:rsidRPr="009B1ABC" w:rsidRDefault="009B1ABC" w:rsidP="009B1ABC">
      <w:pPr>
        <w:pStyle w:val="EndNoteBibliography"/>
        <w:spacing w:after="0"/>
      </w:pPr>
      <w:r w:rsidRPr="009B1ABC">
        <w:t>75.</w:t>
      </w:r>
      <w:r w:rsidRPr="009B1ABC">
        <w:tab/>
        <w:t xml:space="preserve">Ferrero S, Wittoek R, Allado E, et al. Methotrexate treatment in hand osteoarthritis refractory to usual treatments: A randomised, double-blind, placebo-controlled trial. </w:t>
      </w:r>
      <w:r w:rsidRPr="009B1ABC">
        <w:rPr>
          <w:i/>
        </w:rPr>
        <w:t>Semin Arthritis Rheum</w:t>
      </w:r>
      <w:r w:rsidRPr="009B1ABC">
        <w:t xml:space="preserve"> 2021; 51: 831-838. 2021/06/23. DOI: 10.1016/j.semarthrit.2021.04.016.</w:t>
      </w:r>
    </w:p>
    <w:p w14:paraId="5DAA0C13" w14:textId="77777777" w:rsidR="009B1ABC" w:rsidRPr="009B1ABC" w:rsidRDefault="009B1ABC" w:rsidP="009B1ABC">
      <w:pPr>
        <w:pStyle w:val="EndNoteBibliography"/>
        <w:spacing w:after="0"/>
      </w:pPr>
      <w:r w:rsidRPr="009B1ABC">
        <w:t>76.</w:t>
      </w:r>
      <w:r w:rsidRPr="009B1ABC">
        <w:tab/>
        <w:t xml:space="preserve">Kroon FPB, Kortekaas MC, Boonen A, et al. Results of a 6-week treatment with 10 mg prednisolone in patients with hand osteoarthritis (HOPE): a double-blind, randomised, placebo-controlled trial. </w:t>
      </w:r>
      <w:r w:rsidRPr="009B1ABC">
        <w:rPr>
          <w:i/>
        </w:rPr>
        <w:t>Lancet</w:t>
      </w:r>
      <w:r w:rsidRPr="009B1ABC">
        <w:t xml:space="preserve"> 2019; 394: 1993-2001. 2019/11/16. DOI: 10.1016/s0140-6736(19)32489-4.</w:t>
      </w:r>
    </w:p>
    <w:p w14:paraId="07F15EFB" w14:textId="77777777" w:rsidR="009B1ABC" w:rsidRPr="009B1ABC" w:rsidRDefault="009B1ABC" w:rsidP="009B1ABC">
      <w:pPr>
        <w:pStyle w:val="EndNoteBibliography"/>
        <w:spacing w:after="0"/>
      </w:pPr>
      <w:r w:rsidRPr="009B1ABC">
        <w:t>77.</w:t>
      </w:r>
      <w:r w:rsidRPr="009B1ABC">
        <w:tab/>
        <w:t xml:space="preserve">Park JK, Shin K, Kang EH, et al. Efficacy and Tolerability of GCSB-5 for Hand Osteoarthritis: A Randomized, Controlled Trial. </w:t>
      </w:r>
      <w:r w:rsidRPr="009B1ABC">
        <w:rPr>
          <w:i/>
        </w:rPr>
        <w:t>Clin Ther</w:t>
      </w:r>
      <w:r w:rsidRPr="009B1ABC">
        <w:t xml:space="preserve"> 2016; 38: 1858-1868.e1852. 2016/07/28. DOI: 10.1016/j.clinthera.2016.06.016.</w:t>
      </w:r>
    </w:p>
    <w:p w14:paraId="260A1C0B" w14:textId="77777777" w:rsidR="009B1ABC" w:rsidRPr="009B1ABC" w:rsidRDefault="009B1ABC" w:rsidP="009B1ABC">
      <w:pPr>
        <w:pStyle w:val="EndNoteBibliography"/>
      </w:pPr>
      <w:r w:rsidRPr="009B1ABC">
        <w:t>78.</w:t>
      </w:r>
      <w:r w:rsidRPr="009B1ABC">
        <w:tab/>
        <w:t xml:space="preserve">Fuggle NR, Cooper C, Oreffo ROC, et al. Alternative and complementary therapies in osteoarthritis and cartilage repair. </w:t>
      </w:r>
      <w:r w:rsidRPr="009B1ABC">
        <w:rPr>
          <w:i/>
        </w:rPr>
        <w:t>Aging Clin Exp Res</w:t>
      </w:r>
      <w:r w:rsidRPr="009B1ABC">
        <w:t xml:space="preserve"> 2020; 32: 547-560. 2020/03/15. DOI: 10.1007/s40520-020-01515-1.</w:t>
      </w:r>
    </w:p>
    <w:p w14:paraId="7382B388" w14:textId="7D5C60E1" w:rsidR="00815B57" w:rsidRPr="00815B57" w:rsidRDefault="000C59CF" w:rsidP="000B3CD7">
      <w:pPr>
        <w:jc w:val="both"/>
        <w:rPr>
          <w:rFonts w:ascii="Calibri" w:hAnsi="Calibri" w:cs="Calibri"/>
          <w:color w:val="000000"/>
          <w:shd w:val="clear" w:color="auto" w:fill="FFFFFF"/>
        </w:rPr>
      </w:pPr>
      <w:r>
        <w:rPr>
          <w:rFonts w:ascii="Calibri" w:hAnsi="Calibri" w:cs="Calibri"/>
          <w:color w:val="000000"/>
          <w:shd w:val="clear" w:color="auto" w:fill="FFFFFF"/>
        </w:rPr>
        <w:fldChar w:fldCharType="end"/>
      </w:r>
    </w:p>
    <w:sectPr w:rsidR="00815B57" w:rsidRPr="00815B57">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C11107" w14:textId="77777777" w:rsidR="00944947" w:rsidRDefault="00944947" w:rsidP="00F50B81">
      <w:pPr>
        <w:spacing w:after="0" w:line="240" w:lineRule="auto"/>
      </w:pPr>
      <w:r>
        <w:separator/>
      </w:r>
    </w:p>
  </w:endnote>
  <w:endnote w:type="continuationSeparator" w:id="0">
    <w:p w14:paraId="33B7F315" w14:textId="77777777" w:rsidR="00944947" w:rsidRDefault="00944947" w:rsidP="00F50B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479812"/>
      <w:docPartObj>
        <w:docPartGallery w:val="Page Numbers (Bottom of Page)"/>
        <w:docPartUnique/>
      </w:docPartObj>
    </w:sdtPr>
    <w:sdtEndPr>
      <w:rPr>
        <w:noProof/>
      </w:rPr>
    </w:sdtEndPr>
    <w:sdtContent>
      <w:p w14:paraId="5DCEFE3E" w14:textId="3607E947" w:rsidR="00491356" w:rsidRDefault="004913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FFD3A3" w14:textId="77777777" w:rsidR="00491356" w:rsidRDefault="004913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ABF20E" w14:textId="77777777" w:rsidR="00944947" w:rsidRDefault="00944947" w:rsidP="00F50B81">
      <w:pPr>
        <w:spacing w:after="0" w:line="240" w:lineRule="auto"/>
      </w:pPr>
      <w:r>
        <w:separator/>
      </w:r>
    </w:p>
  </w:footnote>
  <w:footnote w:type="continuationSeparator" w:id="0">
    <w:p w14:paraId="34232925" w14:textId="77777777" w:rsidR="00944947" w:rsidRDefault="00944947" w:rsidP="00F50B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80F5C"/>
    <w:multiLevelType w:val="multilevel"/>
    <w:tmpl w:val="DE6C6A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75272CF1"/>
    <w:multiLevelType w:val="hybridMultilevel"/>
    <w:tmpl w:val="B1AA4DCC"/>
    <w:lvl w:ilvl="0" w:tplc="99B41D9E">
      <w:start w:val="14"/>
      <w:numFmt w:val="bullet"/>
      <w:lvlText w:val="-"/>
      <w:lvlJc w:val="left"/>
      <w:pPr>
        <w:ind w:left="720" w:hanging="360"/>
      </w:pPr>
      <w:rPr>
        <w:rFonts w:ascii="Times New Roman" w:eastAsia="Calibri" w:hAnsi="Times New Roman" w:cs="Times New Roman" w:hint="default"/>
      </w:rPr>
    </w:lvl>
    <w:lvl w:ilvl="1" w:tplc="080C0003">
      <w:start w:val="1"/>
      <w:numFmt w:val="bullet"/>
      <w:lvlText w:val="o"/>
      <w:lvlJc w:val="left"/>
      <w:pPr>
        <w:ind w:left="1440" w:hanging="360"/>
      </w:pPr>
      <w:rPr>
        <w:rFonts w:ascii="Courier New" w:hAnsi="Courier New" w:cs="Courier New" w:hint="default"/>
      </w:rPr>
    </w:lvl>
    <w:lvl w:ilvl="2" w:tplc="080C0005">
      <w:start w:val="1"/>
      <w:numFmt w:val="bullet"/>
      <w:lvlText w:val=""/>
      <w:lvlJc w:val="left"/>
      <w:pPr>
        <w:ind w:left="2160" w:hanging="360"/>
      </w:pPr>
      <w:rPr>
        <w:rFonts w:ascii="Wingdings" w:hAnsi="Wingdings" w:hint="default"/>
      </w:rPr>
    </w:lvl>
    <w:lvl w:ilvl="3" w:tplc="080C0001">
      <w:start w:val="1"/>
      <w:numFmt w:val="bullet"/>
      <w:lvlText w:val=""/>
      <w:lvlJc w:val="left"/>
      <w:pPr>
        <w:ind w:left="2880" w:hanging="360"/>
      </w:pPr>
      <w:rPr>
        <w:rFonts w:ascii="Symbol" w:hAnsi="Symbol" w:hint="default"/>
      </w:rPr>
    </w:lvl>
    <w:lvl w:ilvl="4" w:tplc="080C0003">
      <w:start w:val="1"/>
      <w:numFmt w:val="bullet"/>
      <w:lvlText w:val="o"/>
      <w:lvlJc w:val="left"/>
      <w:pPr>
        <w:ind w:left="3600" w:hanging="360"/>
      </w:pPr>
      <w:rPr>
        <w:rFonts w:ascii="Courier New" w:hAnsi="Courier New" w:cs="Courier New" w:hint="default"/>
      </w:rPr>
    </w:lvl>
    <w:lvl w:ilvl="5" w:tplc="080C0005">
      <w:start w:val="1"/>
      <w:numFmt w:val="bullet"/>
      <w:lvlText w:val=""/>
      <w:lvlJc w:val="left"/>
      <w:pPr>
        <w:ind w:left="4320" w:hanging="360"/>
      </w:pPr>
      <w:rPr>
        <w:rFonts w:ascii="Wingdings" w:hAnsi="Wingdings" w:hint="default"/>
      </w:rPr>
    </w:lvl>
    <w:lvl w:ilvl="6" w:tplc="080C0001">
      <w:start w:val="1"/>
      <w:numFmt w:val="bullet"/>
      <w:lvlText w:val=""/>
      <w:lvlJc w:val="left"/>
      <w:pPr>
        <w:ind w:left="5040" w:hanging="360"/>
      </w:pPr>
      <w:rPr>
        <w:rFonts w:ascii="Symbol" w:hAnsi="Symbol" w:hint="default"/>
      </w:rPr>
    </w:lvl>
    <w:lvl w:ilvl="7" w:tplc="080C0003">
      <w:start w:val="1"/>
      <w:numFmt w:val="bullet"/>
      <w:lvlText w:val="o"/>
      <w:lvlJc w:val="left"/>
      <w:pPr>
        <w:ind w:left="5760" w:hanging="360"/>
      </w:pPr>
      <w:rPr>
        <w:rFonts w:ascii="Courier New" w:hAnsi="Courier New" w:cs="Courier New" w:hint="default"/>
      </w:rPr>
    </w:lvl>
    <w:lvl w:ilvl="8" w:tplc="080C0005">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ER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stzzwk9psaiezzti5x2tn0vsz5p9aex5a&quot;&gt;My EndNote Library&lt;record-ids&gt;&lt;item&gt;939&lt;/item&gt;&lt;item&gt;1223&lt;/item&gt;&lt;item&gt;1224&lt;/item&gt;&lt;item&gt;1225&lt;/item&gt;&lt;item&gt;1226&lt;/item&gt;&lt;item&gt;1227&lt;/item&gt;&lt;item&gt;1228&lt;/item&gt;&lt;item&gt;1229&lt;/item&gt;&lt;item&gt;1230&lt;/item&gt;&lt;item&gt;1231&lt;/item&gt;&lt;item&gt;1232&lt;/item&gt;&lt;item&gt;1233&lt;/item&gt;&lt;item&gt;1234&lt;/item&gt;&lt;item&gt;1235&lt;/item&gt;&lt;item&gt;1236&lt;/item&gt;&lt;item&gt;1237&lt;/item&gt;&lt;item&gt;1238&lt;/item&gt;&lt;item&gt;1239&lt;/item&gt;&lt;item&gt;1240&lt;/item&gt;&lt;item&gt;1241&lt;/item&gt;&lt;item&gt;1242&lt;/item&gt;&lt;item&gt;1243&lt;/item&gt;&lt;item&gt;1244&lt;/item&gt;&lt;item&gt;1245&lt;/item&gt;&lt;item&gt;1246&lt;/item&gt;&lt;item&gt;1247&lt;/item&gt;&lt;item&gt;1248&lt;/item&gt;&lt;item&gt;1249&lt;/item&gt;&lt;item&gt;1250&lt;/item&gt;&lt;item&gt;1251&lt;/item&gt;&lt;item&gt;1252&lt;/item&gt;&lt;item&gt;1253&lt;/item&gt;&lt;item&gt;1254&lt;/item&gt;&lt;item&gt;1255&lt;/item&gt;&lt;item&gt;1256&lt;/item&gt;&lt;item&gt;1257&lt;/item&gt;&lt;item&gt;1258&lt;/item&gt;&lt;item&gt;1259&lt;/item&gt;&lt;item&gt;1260&lt;/item&gt;&lt;item&gt;1261&lt;/item&gt;&lt;item&gt;1262&lt;/item&gt;&lt;item&gt;1263&lt;/item&gt;&lt;item&gt;1274&lt;/item&gt;&lt;item&gt;1275&lt;/item&gt;&lt;item&gt;1276&lt;/item&gt;&lt;item&gt;1277&lt;/item&gt;&lt;item&gt;1278&lt;/item&gt;&lt;item&gt;1279&lt;/item&gt;&lt;item&gt;1280&lt;/item&gt;&lt;item&gt;1281&lt;/item&gt;&lt;item&gt;1282&lt;/item&gt;&lt;item&gt;1283&lt;/item&gt;&lt;item&gt;1284&lt;/item&gt;&lt;item&gt;1285&lt;/item&gt;&lt;item&gt;1287&lt;/item&gt;&lt;item&gt;1288&lt;/item&gt;&lt;item&gt;1289&lt;/item&gt;&lt;item&gt;1290&lt;/item&gt;&lt;item&gt;1291&lt;/item&gt;&lt;item&gt;1292&lt;/item&gt;&lt;item&gt;1294&lt;/item&gt;&lt;item&gt;1295&lt;/item&gt;&lt;item&gt;1297&lt;/item&gt;&lt;item&gt;1298&lt;/item&gt;&lt;item&gt;1299&lt;/item&gt;&lt;item&gt;1300&lt;/item&gt;&lt;item&gt;1302&lt;/item&gt;&lt;item&gt;1303&lt;/item&gt;&lt;item&gt;1304&lt;/item&gt;&lt;item&gt;1305&lt;/item&gt;&lt;item&gt;1306&lt;/item&gt;&lt;item&gt;1308&lt;/item&gt;&lt;item&gt;1309&lt;/item&gt;&lt;item&gt;1310&lt;/item&gt;&lt;item&gt;1311&lt;/item&gt;&lt;item&gt;1312&lt;/item&gt;&lt;item&gt;1313&lt;/item&gt;&lt;item&gt;1380&lt;/item&gt;&lt;/record-ids&gt;&lt;/item&gt;&lt;/Libraries&gt;"/>
  </w:docVars>
  <w:rsids>
    <w:rsidRoot w:val="00AB1F95"/>
    <w:rsid w:val="000045A6"/>
    <w:rsid w:val="00027756"/>
    <w:rsid w:val="00061151"/>
    <w:rsid w:val="00077226"/>
    <w:rsid w:val="00094DC0"/>
    <w:rsid w:val="00096ED0"/>
    <w:rsid w:val="000B3CD7"/>
    <w:rsid w:val="000B5E93"/>
    <w:rsid w:val="000B7BFF"/>
    <w:rsid w:val="000C1E46"/>
    <w:rsid w:val="000C4D1D"/>
    <w:rsid w:val="000C59CF"/>
    <w:rsid w:val="000D000A"/>
    <w:rsid w:val="000D030E"/>
    <w:rsid w:val="000D23B8"/>
    <w:rsid w:val="000D7733"/>
    <w:rsid w:val="000E4FF9"/>
    <w:rsid w:val="000E590B"/>
    <w:rsid w:val="00106C56"/>
    <w:rsid w:val="001279A3"/>
    <w:rsid w:val="001343AB"/>
    <w:rsid w:val="001406C5"/>
    <w:rsid w:val="00141C33"/>
    <w:rsid w:val="00163399"/>
    <w:rsid w:val="00184128"/>
    <w:rsid w:val="001A50E6"/>
    <w:rsid w:val="001A5C00"/>
    <w:rsid w:val="001A60E9"/>
    <w:rsid w:val="001B0D81"/>
    <w:rsid w:val="001D76E7"/>
    <w:rsid w:val="00206685"/>
    <w:rsid w:val="00207193"/>
    <w:rsid w:val="002126A3"/>
    <w:rsid w:val="00213802"/>
    <w:rsid w:val="002171C8"/>
    <w:rsid w:val="00236ABA"/>
    <w:rsid w:val="0025052A"/>
    <w:rsid w:val="00287600"/>
    <w:rsid w:val="002A2F3F"/>
    <w:rsid w:val="002A4F28"/>
    <w:rsid w:val="002B0897"/>
    <w:rsid w:val="002B3F9B"/>
    <w:rsid w:val="002C0581"/>
    <w:rsid w:val="002C56DB"/>
    <w:rsid w:val="002D117D"/>
    <w:rsid w:val="002D2660"/>
    <w:rsid w:val="002E2545"/>
    <w:rsid w:val="002E70C5"/>
    <w:rsid w:val="002F79AE"/>
    <w:rsid w:val="003158FD"/>
    <w:rsid w:val="00322C52"/>
    <w:rsid w:val="00327741"/>
    <w:rsid w:val="003306C4"/>
    <w:rsid w:val="003406F5"/>
    <w:rsid w:val="00343AD2"/>
    <w:rsid w:val="003D2B97"/>
    <w:rsid w:val="003E1270"/>
    <w:rsid w:val="003F0C0F"/>
    <w:rsid w:val="0042360A"/>
    <w:rsid w:val="00441B8A"/>
    <w:rsid w:val="00442B1D"/>
    <w:rsid w:val="004466A2"/>
    <w:rsid w:val="00447C5C"/>
    <w:rsid w:val="004509C3"/>
    <w:rsid w:val="00465871"/>
    <w:rsid w:val="00474B98"/>
    <w:rsid w:val="004844C3"/>
    <w:rsid w:val="00491356"/>
    <w:rsid w:val="004933D0"/>
    <w:rsid w:val="004B6AF4"/>
    <w:rsid w:val="004D0F12"/>
    <w:rsid w:val="004E0A7E"/>
    <w:rsid w:val="004E1C80"/>
    <w:rsid w:val="004E1E96"/>
    <w:rsid w:val="004E3352"/>
    <w:rsid w:val="004E710C"/>
    <w:rsid w:val="005216CC"/>
    <w:rsid w:val="0052682B"/>
    <w:rsid w:val="00535DE4"/>
    <w:rsid w:val="00556B3B"/>
    <w:rsid w:val="00575756"/>
    <w:rsid w:val="0059691F"/>
    <w:rsid w:val="005A2CBE"/>
    <w:rsid w:val="005A2F4C"/>
    <w:rsid w:val="005C256B"/>
    <w:rsid w:val="005C3AC4"/>
    <w:rsid w:val="005F69CE"/>
    <w:rsid w:val="00612CEE"/>
    <w:rsid w:val="00620F2C"/>
    <w:rsid w:val="00630831"/>
    <w:rsid w:val="00655AB5"/>
    <w:rsid w:val="0065697F"/>
    <w:rsid w:val="00676A73"/>
    <w:rsid w:val="006827DD"/>
    <w:rsid w:val="00686998"/>
    <w:rsid w:val="006A0414"/>
    <w:rsid w:val="006A214A"/>
    <w:rsid w:val="006A315C"/>
    <w:rsid w:val="006B4431"/>
    <w:rsid w:val="006C1CB9"/>
    <w:rsid w:val="006C62A9"/>
    <w:rsid w:val="006C6F69"/>
    <w:rsid w:val="0072264D"/>
    <w:rsid w:val="00731934"/>
    <w:rsid w:val="00737A19"/>
    <w:rsid w:val="00752FBD"/>
    <w:rsid w:val="0076385C"/>
    <w:rsid w:val="007705D7"/>
    <w:rsid w:val="00770A1D"/>
    <w:rsid w:val="00773740"/>
    <w:rsid w:val="00773A5E"/>
    <w:rsid w:val="007C3FC5"/>
    <w:rsid w:val="007D181D"/>
    <w:rsid w:val="007E1CEE"/>
    <w:rsid w:val="007E2308"/>
    <w:rsid w:val="007F31EB"/>
    <w:rsid w:val="007F6EB4"/>
    <w:rsid w:val="00801D62"/>
    <w:rsid w:val="00815B57"/>
    <w:rsid w:val="00825472"/>
    <w:rsid w:val="00844C92"/>
    <w:rsid w:val="008479F7"/>
    <w:rsid w:val="00850021"/>
    <w:rsid w:val="00890AB8"/>
    <w:rsid w:val="00897BE9"/>
    <w:rsid w:val="008C52EE"/>
    <w:rsid w:val="008E47E8"/>
    <w:rsid w:val="008E74E4"/>
    <w:rsid w:val="00902C29"/>
    <w:rsid w:val="009030D3"/>
    <w:rsid w:val="00904CFB"/>
    <w:rsid w:val="009116D7"/>
    <w:rsid w:val="00916B41"/>
    <w:rsid w:val="00920334"/>
    <w:rsid w:val="00922EAC"/>
    <w:rsid w:val="00935586"/>
    <w:rsid w:val="00936F3E"/>
    <w:rsid w:val="00944947"/>
    <w:rsid w:val="00947F84"/>
    <w:rsid w:val="009521A3"/>
    <w:rsid w:val="00956B85"/>
    <w:rsid w:val="00994A15"/>
    <w:rsid w:val="009B1ABC"/>
    <w:rsid w:val="009B23F3"/>
    <w:rsid w:val="009D4B37"/>
    <w:rsid w:val="009E4B06"/>
    <w:rsid w:val="009F03BC"/>
    <w:rsid w:val="00A00F25"/>
    <w:rsid w:val="00A109C4"/>
    <w:rsid w:val="00A14BA0"/>
    <w:rsid w:val="00A31383"/>
    <w:rsid w:val="00A329BE"/>
    <w:rsid w:val="00A46D40"/>
    <w:rsid w:val="00A65AC3"/>
    <w:rsid w:val="00A71A77"/>
    <w:rsid w:val="00A72660"/>
    <w:rsid w:val="00A72B77"/>
    <w:rsid w:val="00A91B91"/>
    <w:rsid w:val="00A969FC"/>
    <w:rsid w:val="00AA36D4"/>
    <w:rsid w:val="00AB1C9B"/>
    <w:rsid w:val="00AB1F95"/>
    <w:rsid w:val="00AC7032"/>
    <w:rsid w:val="00B002DC"/>
    <w:rsid w:val="00B1669C"/>
    <w:rsid w:val="00B24AEC"/>
    <w:rsid w:val="00B267E3"/>
    <w:rsid w:val="00B320CD"/>
    <w:rsid w:val="00B35602"/>
    <w:rsid w:val="00B36E52"/>
    <w:rsid w:val="00B41E19"/>
    <w:rsid w:val="00B44A03"/>
    <w:rsid w:val="00B45D74"/>
    <w:rsid w:val="00B57B2E"/>
    <w:rsid w:val="00B64995"/>
    <w:rsid w:val="00B73641"/>
    <w:rsid w:val="00B743BE"/>
    <w:rsid w:val="00B80539"/>
    <w:rsid w:val="00B87C6B"/>
    <w:rsid w:val="00BB60CC"/>
    <w:rsid w:val="00BC48BF"/>
    <w:rsid w:val="00BD4955"/>
    <w:rsid w:val="00BE6F5F"/>
    <w:rsid w:val="00BF1D80"/>
    <w:rsid w:val="00C11CB6"/>
    <w:rsid w:val="00C17EA6"/>
    <w:rsid w:val="00C207A8"/>
    <w:rsid w:val="00C31431"/>
    <w:rsid w:val="00C53ADC"/>
    <w:rsid w:val="00C63E9C"/>
    <w:rsid w:val="00CA24C0"/>
    <w:rsid w:val="00CA3341"/>
    <w:rsid w:val="00CB2F8A"/>
    <w:rsid w:val="00CB408E"/>
    <w:rsid w:val="00CC017F"/>
    <w:rsid w:val="00CC1AC7"/>
    <w:rsid w:val="00CC31D6"/>
    <w:rsid w:val="00CF40AE"/>
    <w:rsid w:val="00D00E79"/>
    <w:rsid w:val="00D13C65"/>
    <w:rsid w:val="00D20A2E"/>
    <w:rsid w:val="00D226BC"/>
    <w:rsid w:val="00D44696"/>
    <w:rsid w:val="00D51CC8"/>
    <w:rsid w:val="00D53BC5"/>
    <w:rsid w:val="00D563DA"/>
    <w:rsid w:val="00D605D4"/>
    <w:rsid w:val="00D864A1"/>
    <w:rsid w:val="00DB1D44"/>
    <w:rsid w:val="00DB4B29"/>
    <w:rsid w:val="00DE6586"/>
    <w:rsid w:val="00E07907"/>
    <w:rsid w:val="00E136A0"/>
    <w:rsid w:val="00E276A8"/>
    <w:rsid w:val="00E62C8B"/>
    <w:rsid w:val="00E73249"/>
    <w:rsid w:val="00EB020C"/>
    <w:rsid w:val="00EB3F86"/>
    <w:rsid w:val="00EB5680"/>
    <w:rsid w:val="00F04D0F"/>
    <w:rsid w:val="00F1267E"/>
    <w:rsid w:val="00F2100C"/>
    <w:rsid w:val="00F2347C"/>
    <w:rsid w:val="00F32F41"/>
    <w:rsid w:val="00F3547D"/>
    <w:rsid w:val="00F40807"/>
    <w:rsid w:val="00F50B81"/>
    <w:rsid w:val="00F63A4D"/>
    <w:rsid w:val="00F67B2A"/>
    <w:rsid w:val="00F748E1"/>
    <w:rsid w:val="00FE024C"/>
    <w:rsid w:val="00FE218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11CC14B"/>
  <w15:chartTrackingRefBased/>
  <w15:docId w15:val="{F07139B0-70A5-4C63-8D3F-6692EF02A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15B5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F40A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3083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5B5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F40AE"/>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FE024C"/>
    <w:rPr>
      <w:sz w:val="16"/>
      <w:szCs w:val="16"/>
    </w:rPr>
  </w:style>
  <w:style w:type="paragraph" w:styleId="CommentText">
    <w:name w:val="annotation text"/>
    <w:basedOn w:val="Normal"/>
    <w:link w:val="CommentTextChar"/>
    <w:uiPriority w:val="99"/>
    <w:semiHidden/>
    <w:unhideWhenUsed/>
    <w:rsid w:val="00FE024C"/>
    <w:pPr>
      <w:spacing w:line="240" w:lineRule="auto"/>
    </w:pPr>
    <w:rPr>
      <w:sz w:val="20"/>
      <w:szCs w:val="20"/>
    </w:rPr>
  </w:style>
  <w:style w:type="character" w:customStyle="1" w:styleId="CommentTextChar">
    <w:name w:val="Comment Text Char"/>
    <w:basedOn w:val="DefaultParagraphFont"/>
    <w:link w:val="CommentText"/>
    <w:uiPriority w:val="99"/>
    <w:semiHidden/>
    <w:rsid w:val="00FE024C"/>
    <w:rPr>
      <w:sz w:val="20"/>
      <w:szCs w:val="20"/>
    </w:rPr>
  </w:style>
  <w:style w:type="paragraph" w:styleId="CommentSubject">
    <w:name w:val="annotation subject"/>
    <w:basedOn w:val="CommentText"/>
    <w:next w:val="CommentText"/>
    <w:link w:val="CommentSubjectChar"/>
    <w:uiPriority w:val="99"/>
    <w:semiHidden/>
    <w:unhideWhenUsed/>
    <w:rsid w:val="00FE024C"/>
    <w:rPr>
      <w:b/>
      <w:bCs/>
    </w:rPr>
  </w:style>
  <w:style w:type="character" w:customStyle="1" w:styleId="CommentSubjectChar">
    <w:name w:val="Comment Subject Char"/>
    <w:basedOn w:val="CommentTextChar"/>
    <w:link w:val="CommentSubject"/>
    <w:uiPriority w:val="99"/>
    <w:semiHidden/>
    <w:rsid w:val="00FE024C"/>
    <w:rPr>
      <w:b/>
      <w:bCs/>
      <w:sz w:val="20"/>
      <w:szCs w:val="20"/>
    </w:rPr>
  </w:style>
  <w:style w:type="character" w:styleId="Hyperlink">
    <w:name w:val="Hyperlink"/>
    <w:basedOn w:val="DefaultParagraphFont"/>
    <w:uiPriority w:val="99"/>
    <w:unhideWhenUsed/>
    <w:rsid w:val="00B64995"/>
    <w:rPr>
      <w:color w:val="0563C1" w:themeColor="hyperlink"/>
      <w:u w:val="single"/>
    </w:rPr>
  </w:style>
  <w:style w:type="paragraph" w:customStyle="1" w:styleId="EndNoteBibliographyTitle">
    <w:name w:val="EndNote Bibliography Title"/>
    <w:basedOn w:val="Normal"/>
    <w:link w:val="EndNoteBibliographyTitleChar"/>
    <w:rsid w:val="000C59C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C59CF"/>
    <w:rPr>
      <w:rFonts w:ascii="Calibri" w:hAnsi="Calibri" w:cs="Calibri"/>
      <w:noProof/>
      <w:lang w:val="en-US"/>
    </w:rPr>
  </w:style>
  <w:style w:type="paragraph" w:customStyle="1" w:styleId="EndNoteBibliography">
    <w:name w:val="EndNote Bibliography"/>
    <w:basedOn w:val="Normal"/>
    <w:link w:val="EndNoteBibliographyChar"/>
    <w:rsid w:val="000C59CF"/>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0C59CF"/>
    <w:rPr>
      <w:rFonts w:ascii="Calibri" w:hAnsi="Calibri" w:cs="Calibri"/>
      <w:noProof/>
      <w:lang w:val="en-US"/>
    </w:rPr>
  </w:style>
  <w:style w:type="character" w:customStyle="1" w:styleId="UnresolvedMention1">
    <w:name w:val="Unresolved Mention1"/>
    <w:basedOn w:val="DefaultParagraphFont"/>
    <w:uiPriority w:val="99"/>
    <w:semiHidden/>
    <w:unhideWhenUsed/>
    <w:rsid w:val="000C59CF"/>
    <w:rPr>
      <w:color w:val="605E5C"/>
      <w:shd w:val="clear" w:color="auto" w:fill="E1DFDD"/>
    </w:rPr>
  </w:style>
  <w:style w:type="character" w:customStyle="1" w:styleId="Heading3Char">
    <w:name w:val="Heading 3 Char"/>
    <w:basedOn w:val="DefaultParagraphFont"/>
    <w:link w:val="Heading3"/>
    <w:uiPriority w:val="9"/>
    <w:rsid w:val="00630831"/>
    <w:rPr>
      <w:rFonts w:asciiTheme="majorHAnsi" w:eastAsiaTheme="majorEastAsia" w:hAnsiTheme="majorHAnsi" w:cstheme="majorBidi"/>
      <w:color w:val="1F3763" w:themeColor="accent1" w:themeShade="7F"/>
      <w:sz w:val="24"/>
      <w:szCs w:val="24"/>
    </w:rPr>
  </w:style>
  <w:style w:type="paragraph" w:styleId="BalloonText">
    <w:name w:val="Balloon Text"/>
    <w:basedOn w:val="Normal"/>
    <w:link w:val="BalloonTextChar"/>
    <w:uiPriority w:val="99"/>
    <w:semiHidden/>
    <w:unhideWhenUsed/>
    <w:rsid w:val="009030D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030D3"/>
    <w:rPr>
      <w:rFonts w:ascii="Times New Roman" w:hAnsi="Times New Roman" w:cs="Times New Roman"/>
      <w:sz w:val="18"/>
      <w:szCs w:val="18"/>
    </w:rPr>
  </w:style>
  <w:style w:type="paragraph" w:styleId="Revision">
    <w:name w:val="Revision"/>
    <w:hidden/>
    <w:uiPriority w:val="99"/>
    <w:semiHidden/>
    <w:rsid w:val="008479F7"/>
    <w:pPr>
      <w:spacing w:after="0" w:line="240" w:lineRule="auto"/>
    </w:pPr>
  </w:style>
  <w:style w:type="character" w:styleId="FollowedHyperlink">
    <w:name w:val="FollowedHyperlink"/>
    <w:basedOn w:val="DefaultParagraphFont"/>
    <w:uiPriority w:val="99"/>
    <w:semiHidden/>
    <w:unhideWhenUsed/>
    <w:rsid w:val="00994A15"/>
    <w:rPr>
      <w:color w:val="954F72" w:themeColor="followedHyperlink"/>
      <w:u w:val="single"/>
    </w:rPr>
  </w:style>
  <w:style w:type="character" w:styleId="UnresolvedMention">
    <w:name w:val="Unresolved Mention"/>
    <w:basedOn w:val="DefaultParagraphFont"/>
    <w:uiPriority w:val="99"/>
    <w:semiHidden/>
    <w:unhideWhenUsed/>
    <w:rsid w:val="002171C8"/>
    <w:rPr>
      <w:color w:val="605E5C"/>
      <w:shd w:val="clear" w:color="auto" w:fill="E1DFDD"/>
    </w:rPr>
  </w:style>
  <w:style w:type="paragraph" w:styleId="Header">
    <w:name w:val="header"/>
    <w:basedOn w:val="Normal"/>
    <w:link w:val="HeaderChar"/>
    <w:uiPriority w:val="99"/>
    <w:unhideWhenUsed/>
    <w:rsid w:val="004913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1356"/>
  </w:style>
  <w:style w:type="paragraph" w:styleId="Footer">
    <w:name w:val="footer"/>
    <w:basedOn w:val="Normal"/>
    <w:link w:val="FooterChar"/>
    <w:uiPriority w:val="99"/>
    <w:unhideWhenUsed/>
    <w:rsid w:val="004913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13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101233">
      <w:bodyDiv w:val="1"/>
      <w:marLeft w:val="0"/>
      <w:marRight w:val="0"/>
      <w:marTop w:val="0"/>
      <w:marBottom w:val="0"/>
      <w:divBdr>
        <w:top w:val="none" w:sz="0" w:space="0" w:color="auto"/>
        <w:left w:val="none" w:sz="0" w:space="0" w:color="auto"/>
        <w:bottom w:val="none" w:sz="0" w:space="0" w:color="auto"/>
        <w:right w:val="none" w:sz="0" w:space="0" w:color="auto"/>
      </w:divBdr>
    </w:div>
    <w:div w:id="844397070">
      <w:bodyDiv w:val="1"/>
      <w:marLeft w:val="0"/>
      <w:marRight w:val="0"/>
      <w:marTop w:val="0"/>
      <w:marBottom w:val="0"/>
      <w:divBdr>
        <w:top w:val="none" w:sz="0" w:space="0" w:color="auto"/>
        <w:left w:val="none" w:sz="0" w:space="0" w:color="auto"/>
        <w:bottom w:val="none" w:sz="0" w:space="0" w:color="auto"/>
        <w:right w:val="none" w:sz="0" w:space="0" w:color="auto"/>
      </w:divBdr>
    </w:div>
    <w:div w:id="1534608127">
      <w:bodyDiv w:val="1"/>
      <w:marLeft w:val="0"/>
      <w:marRight w:val="0"/>
      <w:marTop w:val="0"/>
      <w:marBottom w:val="0"/>
      <w:divBdr>
        <w:top w:val="none" w:sz="0" w:space="0" w:color="auto"/>
        <w:left w:val="none" w:sz="0" w:space="0" w:color="auto"/>
        <w:bottom w:val="none" w:sz="0" w:space="0" w:color="auto"/>
        <w:right w:val="none" w:sz="0" w:space="0" w:color="auto"/>
      </w:divBdr>
    </w:div>
    <w:div w:id="1582251501">
      <w:bodyDiv w:val="1"/>
      <w:marLeft w:val="0"/>
      <w:marRight w:val="0"/>
      <w:marTop w:val="0"/>
      <w:marBottom w:val="0"/>
      <w:divBdr>
        <w:top w:val="none" w:sz="0" w:space="0" w:color="auto"/>
        <w:left w:val="none" w:sz="0" w:space="0" w:color="auto"/>
        <w:bottom w:val="none" w:sz="0" w:space="0" w:color="auto"/>
        <w:right w:val="none" w:sz="0" w:space="0" w:color="auto"/>
      </w:divBdr>
    </w:div>
    <w:div w:id="1668287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orldometers.info" TargetMode="External"/><Relationship Id="rId13" Type="http://schemas.openxmlformats.org/officeDocument/2006/relationships/hyperlink" Target="https://www.imi-prefer.eu/" TargetMode="External"/><Relationship Id="rId3" Type="http://schemas.openxmlformats.org/officeDocument/2006/relationships/settings" Target="settings.xml"/><Relationship Id="rId7" Type="http://schemas.openxmlformats.org/officeDocument/2006/relationships/hyperlink" Target="mailto:cc@mrc.soton.ac.uk" TargetMode="External"/><Relationship Id="rId12" Type="http://schemas.openxmlformats.org/officeDocument/2006/relationships/hyperlink" Target="https://doi.org/10.1016/j.jhsa.2010.09.003"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rehab.2016.07.004"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doi.org/10.1016/j.joca.2014.07.015" TargetMode="External"/><Relationship Id="rId4" Type="http://schemas.openxmlformats.org/officeDocument/2006/relationships/webSettings" Target="webSettings.xml"/><Relationship Id="rId9" Type="http://schemas.openxmlformats.org/officeDocument/2006/relationships/hyperlink" Target="https://data.worldbank.org/indicator/SP.POP.GROW" TargetMode="External"/><Relationship Id="rId14" Type="http://schemas.openxmlformats.org/officeDocument/2006/relationships/hyperlink" Target="https://doi.org/10.1016/j.semarthrit.2020.08.0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1</Pages>
  <Words>14771</Words>
  <Characters>84196</Characters>
  <Application>Microsoft Office Word</Application>
  <DocSecurity>4</DocSecurity>
  <Lines>701</Lines>
  <Paragraphs>197</Paragraphs>
  <ScaleCrop>false</ScaleCrop>
  <HeadingPairs>
    <vt:vector size="6" baseType="variant">
      <vt:variant>
        <vt:lpstr>Title</vt:lpstr>
      </vt:variant>
      <vt:variant>
        <vt:i4>1</vt:i4>
      </vt:variant>
      <vt:variant>
        <vt:lpstr>Titre</vt:lpstr>
      </vt:variant>
      <vt:variant>
        <vt:i4>1</vt:i4>
      </vt:variant>
      <vt:variant>
        <vt:lpstr>Tittel</vt:lpstr>
      </vt:variant>
      <vt:variant>
        <vt:i4>1</vt:i4>
      </vt:variant>
    </vt:vector>
  </HeadingPairs>
  <TitlesOfParts>
    <vt:vector size="3" baseType="lpstr">
      <vt:lpstr/>
      <vt:lpstr/>
      <vt:lpstr/>
    </vt:vector>
  </TitlesOfParts>
  <Company/>
  <LinksUpToDate>false</LinksUpToDate>
  <CharactersWithSpaces>98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Fuggle</dc:creator>
  <cp:keywords/>
  <dc:description/>
  <cp:lastModifiedBy>Karen Drake</cp:lastModifiedBy>
  <cp:revision>2</cp:revision>
  <dcterms:created xsi:type="dcterms:W3CDTF">2022-07-28T08:41:00Z</dcterms:created>
  <dcterms:modified xsi:type="dcterms:W3CDTF">2022-07-28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eea11ca-d417-4147-80ed-01a58412c458_Enabled">
    <vt:lpwstr>true</vt:lpwstr>
  </property>
  <property fmtid="{D5CDD505-2E9C-101B-9397-08002B2CF9AE}" pid="3" name="MSIP_Label_0eea11ca-d417-4147-80ed-01a58412c458_SetDate">
    <vt:lpwstr>2022-02-04T13:19:12Z</vt:lpwstr>
  </property>
  <property fmtid="{D5CDD505-2E9C-101B-9397-08002B2CF9AE}" pid="4" name="MSIP_Label_0eea11ca-d417-4147-80ed-01a58412c458_Method">
    <vt:lpwstr>Standard</vt:lpwstr>
  </property>
  <property fmtid="{D5CDD505-2E9C-101B-9397-08002B2CF9AE}" pid="5" name="MSIP_Label_0eea11ca-d417-4147-80ed-01a58412c458_Name">
    <vt:lpwstr>0eea11ca-d417-4147-80ed-01a58412c458</vt:lpwstr>
  </property>
  <property fmtid="{D5CDD505-2E9C-101B-9397-08002B2CF9AE}" pid="6" name="MSIP_Label_0eea11ca-d417-4147-80ed-01a58412c458_SiteId">
    <vt:lpwstr>bc9dc15c-61bc-4f03-b60b-e5b6d8922839</vt:lpwstr>
  </property>
  <property fmtid="{D5CDD505-2E9C-101B-9397-08002B2CF9AE}" pid="7" name="MSIP_Label_0eea11ca-d417-4147-80ed-01a58412c458_ActionId">
    <vt:lpwstr>136de138-05aa-4932-a70b-e69ad6432168</vt:lpwstr>
  </property>
  <property fmtid="{D5CDD505-2E9C-101B-9397-08002B2CF9AE}" pid="8" name="MSIP_Label_0eea11ca-d417-4147-80ed-01a58412c458_ContentBits">
    <vt:lpwstr>2</vt:lpwstr>
  </property>
</Properties>
</file>